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0EA16EE" w14:textId="15FFA946" w:rsidR="008213CF" w:rsidRPr="008213CF" w:rsidRDefault="003A73CC" w:rsidP="00A317A5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0" w:name="_Toc141103799"/>
      <w:r w:rsidRPr="00784D57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DAFTAR PUSTAKA</w:t>
      </w:r>
      <w:bookmarkEnd w:id="0"/>
    </w:p>
    <w:p w14:paraId="45D451E7" w14:textId="178B9EE2" w:rsidR="00D340B7" w:rsidRDefault="00D340B7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" w:name="_Hlk121216686"/>
      <w:r w:rsidRPr="00D340B7">
        <w:rPr>
          <w:rFonts w:ascii="Times New Roman" w:hAnsi="Times New Roman" w:cs="Times New Roman"/>
          <w:noProof/>
          <w:sz w:val="24"/>
          <w:szCs w:val="24"/>
        </w:rPr>
        <w:t xml:space="preserve">Alam, N.Md., Bristi, N.J., &amp; Rafiquzzaman, Md. (2013). ‘Review on In-vivo and In-vitro Methods Evaluation of Antioxidant Activity’. </w:t>
      </w:r>
      <w:r w:rsidRPr="00D340B7">
        <w:rPr>
          <w:rFonts w:ascii="Times New Roman" w:hAnsi="Times New Roman" w:cs="Times New Roman"/>
          <w:i/>
          <w:iCs/>
          <w:noProof/>
          <w:sz w:val="24"/>
          <w:szCs w:val="24"/>
        </w:rPr>
        <w:t>Saudi Pharmaceautical Journal</w:t>
      </w:r>
      <w:r w:rsidRPr="00D340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2B8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D340B7">
        <w:rPr>
          <w:rFonts w:ascii="Times New Roman" w:hAnsi="Times New Roman" w:cs="Times New Roman"/>
          <w:noProof/>
          <w:sz w:val="24"/>
          <w:szCs w:val="24"/>
        </w:rPr>
        <w:t>(2), 143- 152.</w:t>
      </w:r>
    </w:p>
    <w:p w14:paraId="6C9D911D" w14:textId="4E7DA94A" w:rsidR="00D03FDA" w:rsidRDefault="009E6EA0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>Asih I. A. R. Astiti &amp; Setiawan I M. A. (2010). Senyawa Golongan Flavonoid pada Ekstrak n</w:t>
      </w:r>
      <w:r w:rsidR="00D03FDA">
        <w:rPr>
          <w:rFonts w:ascii="Times New Roman" w:hAnsi="Times New Roman" w:cs="Times New Roman"/>
          <w:noProof/>
          <w:sz w:val="24"/>
          <w:szCs w:val="24"/>
        </w:rPr>
        <w:t>-</w:t>
      </w:r>
      <w:r w:rsidRPr="00C85774">
        <w:rPr>
          <w:rFonts w:ascii="Times New Roman" w:hAnsi="Times New Roman" w:cs="Times New Roman"/>
          <w:noProof/>
          <w:sz w:val="24"/>
          <w:szCs w:val="24"/>
        </w:rPr>
        <w:t>Butanol Kulit Batang Bungu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(</w:t>
      </w:r>
      <w:r w:rsidRPr="00BE6EA3">
        <w:rPr>
          <w:rFonts w:ascii="Times New Roman" w:hAnsi="Times New Roman" w:cs="Times New Roman"/>
          <w:i/>
          <w:noProof/>
          <w:sz w:val="24"/>
          <w:szCs w:val="24"/>
        </w:rPr>
        <w:t xml:space="preserve">Lagerstroemia speciosa 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Pers.) Bali. </w:t>
      </w:r>
      <w:r>
        <w:rPr>
          <w:rFonts w:ascii="Times New Roman" w:hAnsi="Times New Roman" w:cs="Times New Roman"/>
          <w:i/>
          <w:noProof/>
          <w:sz w:val="24"/>
          <w:szCs w:val="24"/>
        </w:rPr>
        <w:t>Journal</w:t>
      </w:r>
      <w:r w:rsidR="00EF2D59">
        <w:rPr>
          <w:rFonts w:ascii="Times New Roman" w:hAnsi="Times New Roman" w:cs="Times New Roman"/>
          <w:i/>
          <w:noProof/>
          <w:sz w:val="24"/>
          <w:szCs w:val="24"/>
        </w:rPr>
        <w:t xml:space="preserve"> Kimia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Pr="00BE6EA3">
        <w:rPr>
          <w:rFonts w:ascii="Times New Roman" w:hAnsi="Times New Roman" w:cs="Times New Roman"/>
          <w:iCs/>
          <w:noProof/>
          <w:sz w:val="24"/>
          <w:szCs w:val="24"/>
        </w:rPr>
        <w:t>Jurusan Kimia Fakultas Matematika Dan Ilmu Pengetahuan Alam (FMIPA) Universitas Udayana, Bukit Jimbaran</w:t>
      </w:r>
      <w:r w:rsidRPr="00C85774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Bali.</w:t>
      </w:r>
      <w:r w:rsidR="00DD516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D516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="00DD516A">
        <w:rPr>
          <w:rFonts w:ascii="Times New Roman" w:hAnsi="Times New Roman" w:cs="Times New Roman"/>
          <w:noProof/>
          <w:sz w:val="24"/>
          <w:szCs w:val="24"/>
        </w:rPr>
        <w:t>(</w:t>
      </w:r>
      <w:r w:rsidR="00860AEF">
        <w:rPr>
          <w:rFonts w:ascii="Times New Roman" w:hAnsi="Times New Roman" w:cs="Times New Roman"/>
          <w:noProof/>
          <w:sz w:val="24"/>
          <w:szCs w:val="24"/>
        </w:rPr>
        <w:t>4</w:t>
      </w:r>
      <w:r w:rsidR="00DD516A">
        <w:rPr>
          <w:rFonts w:ascii="Times New Roman" w:hAnsi="Times New Roman" w:cs="Times New Roman"/>
          <w:noProof/>
          <w:sz w:val="24"/>
          <w:szCs w:val="24"/>
        </w:rPr>
        <w:t xml:space="preserve">), </w:t>
      </w:r>
      <w:r w:rsidR="00860AEF">
        <w:rPr>
          <w:rFonts w:ascii="Times New Roman" w:hAnsi="Times New Roman" w:cs="Times New Roman"/>
          <w:noProof/>
          <w:sz w:val="24"/>
          <w:szCs w:val="24"/>
        </w:rPr>
        <w:t>98</w:t>
      </w:r>
      <w:r w:rsidRPr="00C8577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D7E47E7" w14:textId="09E22BEF" w:rsidR="00D340B7" w:rsidRDefault="00D340B7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40B7">
        <w:rPr>
          <w:rFonts w:ascii="Times New Roman" w:hAnsi="Times New Roman" w:cs="Times New Roman"/>
          <w:noProof/>
          <w:sz w:val="24"/>
          <w:szCs w:val="24"/>
        </w:rPr>
        <w:t xml:space="preserve">Badarinath, A.V., Rhao, K.M., Chetty, C.M.S., Ramkanth, S., Rajan, T.V.S., &amp; Gnanaprakash, K. (2010). ‘A Review On In-vitro Antioxidant Methods: Comparisions, Correlations and Consideration’. </w:t>
      </w:r>
      <w:r w:rsidRPr="00D340B7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PharmTech Research</w:t>
      </w:r>
      <w:r w:rsidRPr="00D340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2B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340B7">
        <w:rPr>
          <w:rFonts w:ascii="Times New Roman" w:hAnsi="Times New Roman" w:cs="Times New Roman"/>
          <w:noProof/>
          <w:sz w:val="24"/>
          <w:szCs w:val="24"/>
        </w:rPr>
        <w:t>(2), PP 1276- 1285.</w:t>
      </w:r>
    </w:p>
    <w:p w14:paraId="44C1180E" w14:textId="2D335668" w:rsidR="00D03FDA" w:rsidRPr="009E6EA0" w:rsidRDefault="009E6EA0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F1762">
        <w:rPr>
          <w:rFonts w:ascii="Times New Roman" w:hAnsi="Times New Roman" w:cs="Times New Roman"/>
          <w:noProof/>
          <w:sz w:val="24"/>
          <w:szCs w:val="24"/>
        </w:rPr>
        <w:t xml:space="preserve">Budiarto, K., &amp; Sugiharto, A. N. (2021). Klasifikasi dan Sebaran Jeruk Nusantara. In </w:t>
      </w:r>
      <w:r w:rsidRPr="006F1762">
        <w:rPr>
          <w:rFonts w:ascii="Times New Roman" w:hAnsi="Times New Roman" w:cs="Times New Roman"/>
          <w:i/>
          <w:iCs/>
          <w:noProof/>
          <w:sz w:val="24"/>
          <w:szCs w:val="24"/>
        </w:rPr>
        <w:t>Teknologi Inovatif Jeruk Sehat Nusantara</w:t>
      </w:r>
      <w:r w:rsidRPr="006F1762">
        <w:rPr>
          <w:rFonts w:ascii="Times New Roman" w:hAnsi="Times New Roman" w:cs="Times New Roman"/>
          <w:noProof/>
          <w:sz w:val="24"/>
          <w:szCs w:val="24"/>
        </w:rPr>
        <w:t xml:space="preserve"> (1st ed)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Bogor: </w:t>
      </w:r>
      <w:r w:rsidRPr="006F1762">
        <w:rPr>
          <w:rFonts w:ascii="Times New Roman" w:hAnsi="Times New Roman" w:cs="Times New Roman"/>
          <w:noProof/>
          <w:sz w:val="24"/>
          <w:szCs w:val="24"/>
        </w:rPr>
        <w:t>IPB Press.</w:t>
      </w:r>
    </w:p>
    <w:p w14:paraId="696BF586" w14:textId="383ADC72" w:rsidR="008213CF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separate"/>
      </w:r>
      <w:r w:rsidR="009360F4">
        <w:rPr>
          <w:rFonts w:ascii="Times New Roman" w:hAnsi="Times New Roman" w:cs="Times New Roman"/>
          <w:noProof/>
          <w:sz w:val="24"/>
          <w:szCs w:val="24"/>
        </w:rPr>
        <w:t>Depkes RI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. (1989)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Materia Medika Indonesia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 (Jilid V)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akarta : </w:t>
      </w:r>
      <w:r w:rsidRPr="006C6F2E">
        <w:rPr>
          <w:rFonts w:ascii="Times New Roman" w:hAnsi="Times New Roman" w:cs="Times New Roman"/>
          <w:noProof/>
          <w:sz w:val="24"/>
          <w:szCs w:val="24"/>
        </w:rPr>
        <w:t>Departemen Kesehatan Republik Indonesia.</w:t>
      </w:r>
    </w:p>
    <w:p w14:paraId="06131F92" w14:textId="50F38601" w:rsidR="00610C35" w:rsidRPr="006C6F2E" w:rsidRDefault="00610C35" w:rsidP="00610C35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epkes </w:t>
      </w:r>
      <w:r w:rsidRPr="006C6F2E">
        <w:rPr>
          <w:rFonts w:ascii="Times New Roman" w:hAnsi="Times New Roman" w:cs="Times New Roman"/>
          <w:noProof/>
          <w:sz w:val="24"/>
          <w:szCs w:val="24"/>
        </w:rPr>
        <w:t>R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6C6F2E">
        <w:rPr>
          <w:rFonts w:ascii="Times New Roman" w:hAnsi="Times New Roman" w:cs="Times New Roman"/>
          <w:noProof/>
          <w:sz w:val="24"/>
          <w:szCs w:val="24"/>
        </w:rPr>
        <w:t>. (19</w:t>
      </w:r>
      <w:r>
        <w:rPr>
          <w:rFonts w:ascii="Times New Roman" w:hAnsi="Times New Roman" w:cs="Times New Roman"/>
          <w:noProof/>
          <w:sz w:val="24"/>
          <w:szCs w:val="24"/>
        </w:rPr>
        <w:t>79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Farmakope Indonesia edisi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6C6F2E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akarta : 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 Departemen Kesehatan RI.</w:t>
      </w:r>
    </w:p>
    <w:p w14:paraId="6DB70296" w14:textId="17CED79B" w:rsidR="008213CF" w:rsidRDefault="009360F4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epkes </w:t>
      </w:r>
      <w:r w:rsidR="008213CF" w:rsidRPr="006C6F2E">
        <w:rPr>
          <w:rFonts w:ascii="Times New Roman" w:hAnsi="Times New Roman" w:cs="Times New Roman"/>
          <w:noProof/>
          <w:sz w:val="24"/>
          <w:szCs w:val="24"/>
        </w:rPr>
        <w:t>R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="008213CF" w:rsidRPr="006C6F2E">
        <w:rPr>
          <w:rFonts w:ascii="Times New Roman" w:hAnsi="Times New Roman" w:cs="Times New Roman"/>
          <w:noProof/>
          <w:sz w:val="24"/>
          <w:szCs w:val="24"/>
        </w:rPr>
        <w:t xml:space="preserve">. (1995). </w:t>
      </w:r>
      <w:r w:rsidR="008213CF"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Farmakope Indonesia edisi 4</w:t>
      </w:r>
      <w:r w:rsidR="008213CF" w:rsidRPr="006C6F2E">
        <w:rPr>
          <w:rFonts w:ascii="Times New Roman" w:hAnsi="Times New Roman" w:cs="Times New Roman"/>
          <w:noProof/>
          <w:sz w:val="24"/>
          <w:szCs w:val="24"/>
        </w:rPr>
        <w:t>.</w:t>
      </w:r>
      <w:r w:rsidR="008213CF">
        <w:rPr>
          <w:rFonts w:ascii="Times New Roman" w:hAnsi="Times New Roman" w:cs="Times New Roman"/>
          <w:noProof/>
          <w:sz w:val="24"/>
          <w:szCs w:val="24"/>
        </w:rPr>
        <w:t xml:space="preserve"> Jakarta : </w:t>
      </w:r>
      <w:r w:rsidR="008213CF" w:rsidRPr="006C6F2E">
        <w:rPr>
          <w:rFonts w:ascii="Times New Roman" w:hAnsi="Times New Roman" w:cs="Times New Roman"/>
          <w:noProof/>
          <w:sz w:val="24"/>
          <w:szCs w:val="24"/>
        </w:rPr>
        <w:t xml:space="preserve"> Departemen Kesehatan RI.</w:t>
      </w:r>
    </w:p>
    <w:p w14:paraId="1137AEC3" w14:textId="15371013" w:rsidR="00B55EF3" w:rsidRPr="006C6F2E" w:rsidRDefault="00B55EF3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EF3">
        <w:rPr>
          <w:rFonts w:ascii="Times New Roman" w:hAnsi="Times New Roman" w:cs="Times New Roman"/>
          <w:noProof/>
          <w:sz w:val="24"/>
          <w:szCs w:val="24"/>
        </w:rPr>
        <w:t>Devy, N. F., Yulianti, &amp; Andrini. (2010). Kandungan Flavonoid dan Limonoid pada Berbagai Fase Pertumbuhan Tanaman Jeruk Kalamondin (</w:t>
      </w:r>
      <w:r w:rsidRPr="00B55EF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Citrus mitis </w:t>
      </w:r>
      <w:r w:rsidRPr="00B55EF3">
        <w:rPr>
          <w:rFonts w:ascii="Times New Roman" w:hAnsi="Times New Roman" w:cs="Times New Roman"/>
          <w:noProof/>
          <w:sz w:val="24"/>
          <w:szCs w:val="24"/>
        </w:rPr>
        <w:t>Blanco) dan Purut (</w:t>
      </w:r>
      <w:r w:rsidRPr="00B55EF3">
        <w:rPr>
          <w:rFonts w:ascii="Times New Roman" w:hAnsi="Times New Roman" w:cs="Times New Roman"/>
          <w:i/>
          <w:iCs/>
          <w:noProof/>
          <w:sz w:val="24"/>
          <w:szCs w:val="24"/>
        </w:rPr>
        <w:t>Citrus hystrix</w:t>
      </w:r>
      <w:r w:rsidRPr="00B55EF3">
        <w:rPr>
          <w:rFonts w:ascii="Times New Roman" w:hAnsi="Times New Roman" w:cs="Times New Roman"/>
          <w:noProof/>
          <w:sz w:val="24"/>
          <w:szCs w:val="24"/>
        </w:rPr>
        <w:t xml:space="preserve"> Dc.). </w:t>
      </w:r>
      <w:r w:rsidRPr="00B55EF3">
        <w:rPr>
          <w:rFonts w:ascii="Times New Roman" w:hAnsi="Times New Roman" w:cs="Times New Roman"/>
          <w:i/>
          <w:iCs/>
          <w:noProof/>
          <w:sz w:val="24"/>
          <w:szCs w:val="24"/>
        </w:rPr>
        <w:t>Jurnal Hortikultura</w:t>
      </w:r>
      <w:r w:rsidRPr="00B55EF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55EF3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B55EF3">
        <w:rPr>
          <w:rFonts w:ascii="Times New Roman" w:hAnsi="Times New Roman" w:cs="Times New Roman"/>
          <w:noProof/>
          <w:sz w:val="24"/>
          <w:szCs w:val="24"/>
        </w:rPr>
        <w:t>(1), 360–367.</w:t>
      </w:r>
    </w:p>
    <w:p w14:paraId="20EB220A" w14:textId="5B56A71E" w:rsidR="008213CF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>Eva, A. (2017). Uji Aktivitas Senyawa Antioksidan Dari Ekstrak Daun Tin (</w:t>
      </w:r>
      <w:r w:rsidRPr="001863AA">
        <w:rPr>
          <w:rFonts w:ascii="Times New Roman" w:hAnsi="Times New Roman" w:cs="Times New Roman"/>
          <w:i/>
          <w:iCs/>
          <w:noProof/>
          <w:sz w:val="24"/>
          <w:szCs w:val="24"/>
        </w:rPr>
        <w:t>F</w:t>
      </w:r>
      <w:r w:rsidRPr="0069730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icus carica </w:t>
      </w:r>
      <w:r w:rsidRPr="001863AA">
        <w:rPr>
          <w:rFonts w:ascii="Times New Roman" w:hAnsi="Times New Roman" w:cs="Times New Roman"/>
          <w:noProof/>
          <w:sz w:val="24"/>
          <w:szCs w:val="24"/>
        </w:rPr>
        <w:t>Linn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) Dengan pelarut Air, Metanol, dan Campuran Metanol-Air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ournal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Klorofil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1E33D2">
        <w:rPr>
          <w:rFonts w:ascii="Times New Roman" w:hAnsi="Times New Roman" w:cs="Times New Roman"/>
          <w:noProof/>
          <w:sz w:val="24"/>
          <w:szCs w:val="24"/>
        </w:rPr>
        <w:t>(</w:t>
      </w:r>
      <w:r w:rsidRPr="006C6F2E">
        <w:rPr>
          <w:rFonts w:ascii="Times New Roman" w:hAnsi="Times New Roman" w:cs="Times New Roman"/>
          <w:noProof/>
          <w:sz w:val="24"/>
          <w:szCs w:val="24"/>
        </w:rPr>
        <w:t>1</w:t>
      </w:r>
      <w:r w:rsidR="001E33D2">
        <w:rPr>
          <w:rFonts w:ascii="Times New Roman" w:hAnsi="Times New Roman" w:cs="Times New Roman"/>
          <w:noProof/>
          <w:sz w:val="24"/>
          <w:szCs w:val="24"/>
        </w:rPr>
        <w:t>)</w:t>
      </w:r>
      <w:r w:rsidRPr="006C6F2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C96CBB0" w14:textId="33FB625B" w:rsidR="009E6EA0" w:rsidRPr="006C6F2E" w:rsidRDefault="009E6EA0" w:rsidP="00E02EC7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Gandjar, I.G. &amp; Rohman, A. (2012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Kimia Farmasi Analis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Yogyakarta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Pustaka Pelajar.</w:t>
      </w:r>
    </w:p>
    <w:p w14:paraId="7785A2AF" w14:textId="77777777" w:rsidR="008213CF" w:rsidRDefault="008213CF" w:rsidP="00E02EC7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Gholib, I. (2012)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Kimia Farmasi Analisis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Yogyakarta : </w:t>
      </w:r>
      <w:r w:rsidRPr="006C6F2E">
        <w:rPr>
          <w:rFonts w:ascii="Times New Roman" w:hAnsi="Times New Roman" w:cs="Times New Roman"/>
          <w:noProof/>
          <w:sz w:val="24"/>
          <w:szCs w:val="24"/>
        </w:rPr>
        <w:t>Pustaka Pelajar.</w:t>
      </w:r>
    </w:p>
    <w:p w14:paraId="3868C12B" w14:textId="64907767" w:rsidR="00D340B7" w:rsidRPr="006C6F2E" w:rsidRDefault="00D340B7" w:rsidP="00D340B7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40B7">
        <w:rPr>
          <w:rFonts w:ascii="Times New Roman" w:hAnsi="Times New Roman" w:cs="Times New Roman"/>
          <w:noProof/>
          <w:sz w:val="24"/>
          <w:szCs w:val="24"/>
        </w:rPr>
        <w:t>Gresby, Aknesia. 2013. Pemanfaatan Filtrat Daun Jati Muda (</w:t>
      </w:r>
      <w:r w:rsidRPr="00D340B7">
        <w:rPr>
          <w:rFonts w:ascii="Times New Roman" w:hAnsi="Times New Roman" w:cs="Times New Roman"/>
          <w:i/>
          <w:iCs/>
          <w:noProof/>
          <w:sz w:val="24"/>
          <w:szCs w:val="24"/>
        </w:rPr>
        <w:t>Tectoria grandis</w:t>
      </w:r>
      <w:r w:rsidRPr="00D340B7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340B7">
        <w:rPr>
          <w:rFonts w:ascii="Times New Roman" w:hAnsi="Times New Roman" w:cs="Times New Roman"/>
          <w:noProof/>
          <w:sz w:val="24"/>
          <w:szCs w:val="24"/>
        </w:rPr>
        <w:t>Sebagai Bahan Pewarna Alternatif Pembuatan Preparat Maserasi Bata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340B7">
        <w:rPr>
          <w:rFonts w:ascii="Times New Roman" w:hAnsi="Times New Roman" w:cs="Times New Roman"/>
          <w:noProof/>
          <w:sz w:val="24"/>
          <w:szCs w:val="24"/>
        </w:rPr>
        <w:t>Cincau Rambat (</w:t>
      </w:r>
      <w:r w:rsidRPr="00D340B7">
        <w:rPr>
          <w:rFonts w:ascii="Times New Roman" w:hAnsi="Times New Roman" w:cs="Times New Roman"/>
          <w:i/>
          <w:iCs/>
          <w:noProof/>
          <w:sz w:val="24"/>
          <w:szCs w:val="24"/>
        </w:rPr>
        <w:t>Cyclea barbata</w:t>
      </w:r>
      <w:r w:rsidRPr="00D340B7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D340B7">
        <w:rPr>
          <w:rFonts w:ascii="Times New Roman" w:hAnsi="Times New Roman" w:cs="Times New Roman"/>
          <w:i/>
          <w:iCs/>
          <w:noProof/>
          <w:sz w:val="24"/>
          <w:szCs w:val="24"/>
        </w:rPr>
        <w:t>Skripsi</w:t>
      </w:r>
      <w:r w:rsidRPr="00D340B7">
        <w:rPr>
          <w:rFonts w:ascii="Times New Roman" w:hAnsi="Times New Roman" w:cs="Times New Roman"/>
          <w:noProof/>
          <w:sz w:val="24"/>
          <w:szCs w:val="24"/>
        </w:rPr>
        <w:t>. Malang:ProgramStud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340B7">
        <w:rPr>
          <w:rFonts w:ascii="Times New Roman" w:hAnsi="Times New Roman" w:cs="Times New Roman"/>
          <w:noProof/>
          <w:sz w:val="24"/>
          <w:szCs w:val="24"/>
        </w:rPr>
        <w:t>Pendidikan Biologi Jurusan Matematika dan Ilmu Pengetahuan Alam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340B7">
        <w:rPr>
          <w:rFonts w:ascii="Times New Roman" w:hAnsi="Times New Roman" w:cs="Times New Roman"/>
          <w:noProof/>
          <w:sz w:val="24"/>
          <w:szCs w:val="24"/>
        </w:rPr>
        <w:t>Fakultas Keguruan Dan Ilmu Pendidikan Universitas Muhammadiyah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340B7">
        <w:rPr>
          <w:rFonts w:ascii="Times New Roman" w:hAnsi="Times New Roman" w:cs="Times New Roman"/>
          <w:noProof/>
          <w:sz w:val="24"/>
          <w:szCs w:val="24"/>
        </w:rPr>
        <w:t>Malang.</w:t>
      </w:r>
    </w:p>
    <w:p w14:paraId="5CBF1799" w14:textId="45A503BE" w:rsidR="008213CF" w:rsidRPr="006C6F2E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>Harborne, J.</w:t>
      </w:r>
      <w:r w:rsidR="001E33D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(1987)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Metode Fitokimia Penentuan Cara Modern Menganalisis Tumbuhan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 (Kedua)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Bandung : </w:t>
      </w:r>
      <w:r w:rsidRPr="006C6F2E">
        <w:rPr>
          <w:rFonts w:ascii="Times New Roman" w:hAnsi="Times New Roman" w:cs="Times New Roman"/>
          <w:noProof/>
          <w:sz w:val="24"/>
          <w:szCs w:val="24"/>
        </w:rPr>
        <w:t>Institut Teknologi Bandung.</w:t>
      </w:r>
    </w:p>
    <w:p w14:paraId="29F92485" w14:textId="3C9C91BD" w:rsidR="008213CF" w:rsidRPr="006C6F2E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lastRenderedPageBreak/>
        <w:t>Hasudungan, A., Tety, E., &amp; Eliza. (2020). Analisis Pemasaran Jeruk Siam</w:t>
      </w:r>
      <w:r w:rsidR="004C34C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C6F2E">
        <w:rPr>
          <w:rFonts w:ascii="Times New Roman" w:hAnsi="Times New Roman" w:cs="Times New Roman"/>
          <w:noProof/>
          <w:sz w:val="24"/>
          <w:szCs w:val="24"/>
        </w:rPr>
        <w:t>(</w:t>
      </w:r>
      <w:r w:rsidR="003E71A6" w:rsidRPr="003E71A6">
        <w:rPr>
          <w:rFonts w:ascii="Times New Roman" w:hAnsi="Times New Roman" w:cs="Times New Roman"/>
          <w:i/>
          <w:iCs/>
          <w:noProof/>
          <w:sz w:val="24"/>
          <w:szCs w:val="24"/>
        </w:rPr>
        <w:t>Citrus nobilis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 L</w:t>
      </w:r>
      <w:r w:rsidR="00062669">
        <w:rPr>
          <w:rFonts w:ascii="Times New Roman" w:hAnsi="Times New Roman" w:cs="Times New Roman"/>
          <w:noProof/>
          <w:sz w:val="24"/>
          <w:szCs w:val="24"/>
        </w:rPr>
        <w:t>.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) di Desa Kuok Kecamatan Kuok Kabupaten Kampar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Indonesian Journal of Agricultural Economics (IJAE)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(1). </w:t>
      </w:r>
    </w:p>
    <w:p w14:paraId="55FAD749" w14:textId="77777777" w:rsidR="008213CF" w:rsidRPr="006C6F2E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>Hendryani, R., Lutfi, M., &amp; Hawa, L. C. (2015). Ekstraksi Antioksidan Daun Sirih Merah Kering (</w:t>
      </w:r>
      <w:r w:rsidRPr="0069730E">
        <w:rPr>
          <w:rFonts w:ascii="Times New Roman" w:hAnsi="Times New Roman" w:cs="Times New Roman"/>
          <w:i/>
          <w:iCs/>
          <w:noProof/>
          <w:sz w:val="24"/>
          <w:szCs w:val="24"/>
        </w:rPr>
        <w:t>Piper crotatum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) Dengan Metode Pra-Perlakuan Ultrasonic Assisted Extraction (Kajian Perbandingan Jenis Pelarut Dan Lama Ekstraksi)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Jurnal Bioproses Komoditas Tropis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(2), 33–38. </w:t>
      </w:r>
    </w:p>
    <w:p w14:paraId="1321E49D" w14:textId="77777777" w:rsidR="008213CF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Hery winarsi, M. (2007)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Antioksidan Alami dan Radikal Bebas</w:t>
      </w:r>
      <w:r w:rsidRPr="006C6F2E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Bandung :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 Kanisius.</w:t>
      </w:r>
    </w:p>
    <w:p w14:paraId="6BD3BA87" w14:textId="10F7BE35" w:rsidR="00B0453C" w:rsidRPr="006C6F2E" w:rsidRDefault="00B0453C" w:rsidP="00B0453C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0453C">
        <w:rPr>
          <w:rFonts w:ascii="Times New Roman" w:hAnsi="Times New Roman" w:cs="Times New Roman"/>
          <w:noProof/>
          <w:sz w:val="24"/>
          <w:szCs w:val="24"/>
        </w:rPr>
        <w:t xml:space="preserve">Ifandari., E. N. (2022). Aktivitas Antibakteri Ekstrak Etanolik Daun Jeruk ( </w:t>
      </w:r>
      <w:r w:rsidRPr="00B0453C">
        <w:rPr>
          <w:rFonts w:ascii="Times New Roman" w:hAnsi="Times New Roman" w:cs="Times New Roman"/>
          <w:i/>
          <w:iCs/>
          <w:noProof/>
          <w:sz w:val="24"/>
          <w:szCs w:val="24"/>
        </w:rPr>
        <w:t>Citrus nobilis</w:t>
      </w:r>
      <w:r w:rsidR="00073F6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</w:t>
      </w:r>
      <w:r w:rsidRPr="00B0453C">
        <w:rPr>
          <w:rFonts w:ascii="Times New Roman" w:hAnsi="Times New Roman" w:cs="Times New Roman"/>
          <w:i/>
          <w:iCs/>
          <w:noProof/>
          <w:sz w:val="24"/>
          <w:szCs w:val="24"/>
        </w:rPr>
        <w:t>Citru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B0453C">
        <w:rPr>
          <w:rFonts w:ascii="Times New Roman" w:hAnsi="Times New Roman" w:cs="Times New Roman"/>
          <w:i/>
          <w:iCs/>
          <w:noProof/>
          <w:sz w:val="24"/>
          <w:szCs w:val="24"/>
        </w:rPr>
        <w:t>sinensis,</w:t>
      </w:r>
      <w:r w:rsidR="00073F6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B0453C">
        <w:rPr>
          <w:rFonts w:ascii="Times New Roman" w:hAnsi="Times New Roman" w:cs="Times New Roman"/>
          <w:noProof/>
          <w:sz w:val="24"/>
          <w:szCs w:val="24"/>
        </w:rPr>
        <w:t>dan</w:t>
      </w:r>
      <w:r w:rsidRPr="00B045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Citrus maxima</w:t>
      </w:r>
      <w:r w:rsidRPr="00B0453C">
        <w:rPr>
          <w:rFonts w:ascii="Times New Roman" w:hAnsi="Times New Roman" w:cs="Times New Roman"/>
          <w:noProof/>
          <w:sz w:val="24"/>
          <w:szCs w:val="24"/>
        </w:rPr>
        <w:t xml:space="preserve">) Terhadap Bakteri </w:t>
      </w:r>
      <w:r w:rsidRPr="00B045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Staphylococcus aureus </w:t>
      </w:r>
      <w:r w:rsidRPr="00B0453C">
        <w:rPr>
          <w:rFonts w:ascii="Times New Roman" w:hAnsi="Times New Roman" w:cs="Times New Roman"/>
          <w:noProof/>
          <w:sz w:val="24"/>
          <w:szCs w:val="24"/>
        </w:rPr>
        <w:t xml:space="preserve">dan </w:t>
      </w:r>
      <w:r w:rsidRPr="00B0453C">
        <w:rPr>
          <w:rFonts w:ascii="Times New Roman" w:hAnsi="Times New Roman" w:cs="Times New Roman"/>
          <w:i/>
          <w:iCs/>
          <w:noProof/>
          <w:sz w:val="24"/>
          <w:szCs w:val="24"/>
        </w:rPr>
        <w:t>Pseudomonas aeruginosa</w:t>
      </w:r>
      <w:r w:rsidRPr="00B0453C">
        <w:rPr>
          <w:rFonts w:ascii="Times New Roman" w:hAnsi="Times New Roman" w:cs="Times New Roman"/>
          <w:noProof/>
          <w:sz w:val="24"/>
          <w:szCs w:val="24"/>
        </w:rPr>
        <w:t xml:space="preserve"> Program Studi Biologi </w:t>
      </w:r>
      <w:r w:rsidRPr="00B0453C">
        <w:rPr>
          <w:rFonts w:ascii="Times New Roman" w:hAnsi="Times New Roman" w:cs="Times New Roman"/>
          <w:i/>
          <w:iCs/>
          <w:noProof/>
          <w:sz w:val="24"/>
          <w:szCs w:val="24"/>
        </w:rPr>
        <w:t>, Universitas Terbuka Antibacterial Activity of Citrus Leaf</w:t>
      </w:r>
      <w:r w:rsidRPr="00B0453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0453C">
        <w:rPr>
          <w:rFonts w:ascii="Times New Roman" w:hAnsi="Times New Roman" w:cs="Times New Roman"/>
          <w:i/>
          <w:iCs/>
          <w:noProof/>
          <w:sz w:val="24"/>
          <w:szCs w:val="24"/>
        </w:rPr>
        <w:t>01</w:t>
      </w:r>
      <w:r w:rsidRPr="00B0453C">
        <w:rPr>
          <w:rFonts w:ascii="Times New Roman" w:hAnsi="Times New Roman" w:cs="Times New Roman"/>
          <w:noProof/>
          <w:sz w:val="24"/>
          <w:szCs w:val="24"/>
        </w:rPr>
        <w:t>, 19–25.</w:t>
      </w:r>
    </w:p>
    <w:p w14:paraId="164C0D64" w14:textId="77777777" w:rsidR="008213CF" w:rsidRPr="006C6F2E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Irianti, T., Mada, U. G., Ugm, S., Mada, U. G., Nuranto, S., Mada, U. G., Kuswandi, K., &amp; Mada, U. G. (2017)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Antioksidan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Yogyakarta : </w:t>
      </w:r>
      <w:r w:rsidRPr="006C6F2E">
        <w:rPr>
          <w:rFonts w:ascii="Times New Roman" w:hAnsi="Times New Roman" w:cs="Times New Roman"/>
          <w:noProof/>
          <w:sz w:val="24"/>
          <w:szCs w:val="24"/>
        </w:rPr>
        <w:t>UGM.</w:t>
      </w:r>
    </w:p>
    <w:p w14:paraId="7EAA6B33" w14:textId="77777777" w:rsidR="008213CF" w:rsidRPr="006C6F2E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>Istiqomah. (2013). Perbandingan Metode Ekstraksi Meserasi dam Sokletasi Terhadap Kadar Piperin Buah Cabe Jawa (</w:t>
      </w:r>
      <w:r w:rsidRPr="0069730E">
        <w:rPr>
          <w:rFonts w:ascii="Times New Roman" w:hAnsi="Times New Roman" w:cs="Times New Roman"/>
          <w:i/>
          <w:iCs/>
          <w:noProof/>
          <w:sz w:val="24"/>
          <w:szCs w:val="24"/>
        </w:rPr>
        <w:t>Piperis retrofracti fructus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). In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UIN Syarif Hidayatullah</w:t>
      </w:r>
      <w:r w:rsidRPr="006C6F2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005CEBC" w14:textId="0A4D873A" w:rsidR="00205CEF" w:rsidRPr="006C6F2E" w:rsidRDefault="008213CF" w:rsidP="000D77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Kaligis, A. Y., Yudistira, A., &amp; Rotinsulu, H. (2020). </w:t>
      </w:r>
      <w:r w:rsidRPr="00D031FD">
        <w:rPr>
          <w:rFonts w:ascii="Times New Roman" w:hAnsi="Times New Roman" w:cs="Times New Roman"/>
          <w:noProof/>
          <w:sz w:val="24"/>
          <w:szCs w:val="24"/>
        </w:rPr>
        <w:t xml:space="preserve">Uji Aktivitas Antioksidan Alga Halimeda opuntia Dengan Metode DPPH (1,1- </w:t>
      </w:r>
      <w:r w:rsidRPr="00632FA5">
        <w:rPr>
          <w:rFonts w:ascii="Times New Roman" w:hAnsi="Times New Roman" w:cs="Times New Roman"/>
          <w:i/>
          <w:iCs/>
          <w:noProof/>
          <w:sz w:val="24"/>
          <w:szCs w:val="24"/>
        </w:rPr>
        <w:t>Diphenyl</w:t>
      </w:r>
      <w:r w:rsidRPr="00D031FD">
        <w:rPr>
          <w:rFonts w:ascii="Times New Roman" w:hAnsi="Times New Roman" w:cs="Times New Roman"/>
          <w:noProof/>
          <w:sz w:val="24"/>
          <w:szCs w:val="24"/>
        </w:rPr>
        <w:t>-2-</w:t>
      </w:r>
      <w:r w:rsidRPr="00632FA5">
        <w:rPr>
          <w:rFonts w:ascii="Times New Roman" w:hAnsi="Times New Roman" w:cs="Times New Roman"/>
          <w:i/>
          <w:iCs/>
          <w:noProof/>
          <w:sz w:val="24"/>
          <w:szCs w:val="24"/>
        </w:rPr>
        <w:t>Picrylhidrazyl</w:t>
      </w:r>
      <w:r w:rsidRPr="00D031FD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D031F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harmacon,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6C6F2E">
        <w:rPr>
          <w:rFonts w:ascii="Times New Roman" w:hAnsi="Times New Roman" w:cs="Times New Roman"/>
          <w:noProof/>
          <w:sz w:val="24"/>
          <w:szCs w:val="24"/>
        </w:rPr>
        <w:t>(1), 3.</w:t>
      </w:r>
    </w:p>
    <w:p w14:paraId="19802945" w14:textId="77777777" w:rsidR="008213CF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Kesuma, Y. (2015)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Antioksidan Alami dan Sintetik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Padang : </w:t>
      </w:r>
      <w:r w:rsidRPr="006C6F2E">
        <w:rPr>
          <w:rFonts w:ascii="Times New Roman" w:hAnsi="Times New Roman" w:cs="Times New Roman"/>
          <w:noProof/>
          <w:sz w:val="24"/>
          <w:szCs w:val="24"/>
        </w:rPr>
        <w:t>Andalas University Press.</w:t>
      </w:r>
    </w:p>
    <w:p w14:paraId="64BBFDED" w14:textId="77777777" w:rsidR="008213CF" w:rsidRPr="006C6F2E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E674D">
        <w:rPr>
          <w:rFonts w:ascii="Times New Roman" w:hAnsi="Times New Roman" w:cs="Times New Roman"/>
          <w:noProof/>
          <w:sz w:val="24"/>
          <w:szCs w:val="24"/>
        </w:rPr>
        <w:t>Khasanah, I., Ulfah, M., &amp; Sumantri, S. (2014). Uji Aktivitas Antioksidan Ekstrak Etanolik Kulit Buah Jeruk Nipis (</w:t>
      </w:r>
      <w:r w:rsidRPr="00E24E1D">
        <w:rPr>
          <w:rFonts w:ascii="Times New Roman" w:hAnsi="Times New Roman" w:cs="Times New Roman"/>
          <w:i/>
          <w:iCs/>
          <w:noProof/>
          <w:sz w:val="24"/>
          <w:szCs w:val="24"/>
        </w:rPr>
        <w:t>Citrus aurantifolia</w:t>
      </w:r>
      <w:r w:rsidRPr="00BE674D">
        <w:rPr>
          <w:rFonts w:ascii="Times New Roman" w:hAnsi="Times New Roman" w:cs="Times New Roman"/>
          <w:noProof/>
          <w:sz w:val="24"/>
          <w:szCs w:val="24"/>
        </w:rPr>
        <w:t>) dengan Metode DPPH (</w:t>
      </w:r>
      <w:r w:rsidRPr="00062669">
        <w:rPr>
          <w:rFonts w:ascii="Times New Roman" w:hAnsi="Times New Roman" w:cs="Times New Roman"/>
          <w:i/>
          <w:iCs/>
          <w:noProof/>
          <w:sz w:val="24"/>
          <w:szCs w:val="24"/>
        </w:rPr>
        <w:t>1,1-difenil-2- pikrilhidrazil</w:t>
      </w:r>
      <w:r w:rsidRPr="00BE674D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BE674D">
        <w:rPr>
          <w:rFonts w:ascii="Times New Roman" w:hAnsi="Times New Roman" w:cs="Times New Roman"/>
          <w:i/>
          <w:iCs/>
          <w:noProof/>
          <w:sz w:val="24"/>
          <w:szCs w:val="24"/>
        </w:rPr>
        <w:t>E-Publikasi Fakultas Farmasi</w:t>
      </w:r>
      <w:r w:rsidRPr="00BE674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E674D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BE674D">
        <w:rPr>
          <w:rFonts w:ascii="Times New Roman" w:hAnsi="Times New Roman" w:cs="Times New Roman"/>
          <w:noProof/>
          <w:sz w:val="24"/>
          <w:szCs w:val="24"/>
        </w:rPr>
        <w:t>(2), 9–17.</w:t>
      </w:r>
    </w:p>
    <w:p w14:paraId="543E0FB9" w14:textId="4EF35894" w:rsidR="00065597" w:rsidRDefault="00065597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5597">
        <w:rPr>
          <w:rFonts w:ascii="Times New Roman" w:hAnsi="Times New Roman" w:cs="Times New Roman"/>
          <w:noProof/>
          <w:sz w:val="24"/>
          <w:szCs w:val="24"/>
        </w:rPr>
        <w:t>Khotimah, K. (2017). Aktifitas Antifungi Ekstrak Etanol Kulit Buah Jeruk Siam Terhadap Phytophthora sp. Im5 dari Pangkal Batang Tanaman Jeruk Siam (</w:t>
      </w:r>
      <w:r w:rsidR="003E71A6" w:rsidRPr="003E71A6">
        <w:rPr>
          <w:rFonts w:ascii="Times New Roman" w:hAnsi="Times New Roman" w:cs="Times New Roman"/>
          <w:i/>
          <w:iCs/>
          <w:noProof/>
          <w:sz w:val="24"/>
          <w:szCs w:val="24"/>
        </w:rPr>
        <w:t>Citrus nobilis</w:t>
      </w:r>
      <w:r w:rsidRPr="00065597">
        <w:rPr>
          <w:rFonts w:ascii="Times New Roman" w:hAnsi="Times New Roman" w:cs="Times New Roman"/>
          <w:noProof/>
          <w:sz w:val="24"/>
          <w:szCs w:val="24"/>
        </w:rPr>
        <w:t xml:space="preserve"> var. microcarpa). </w:t>
      </w:r>
      <w:r w:rsidRPr="00065597">
        <w:rPr>
          <w:rFonts w:ascii="Times New Roman" w:hAnsi="Times New Roman" w:cs="Times New Roman"/>
          <w:i/>
          <w:iCs/>
          <w:noProof/>
          <w:sz w:val="24"/>
          <w:szCs w:val="24"/>
        </w:rPr>
        <w:t>Jurnal Protobiont, Program Studi Biologi, Fakultas MIPA, Universitas Tanjungpura</w:t>
      </w:r>
      <w:r w:rsidRPr="0006559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5597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065597">
        <w:rPr>
          <w:rFonts w:ascii="Times New Roman" w:hAnsi="Times New Roman" w:cs="Times New Roman"/>
          <w:noProof/>
          <w:sz w:val="24"/>
          <w:szCs w:val="24"/>
        </w:rPr>
        <w:t>(3), 188–193.</w:t>
      </w:r>
    </w:p>
    <w:bookmarkStart w:id="2" w:name="_Hlk138541433"/>
    <w:p w14:paraId="4781D5ED" w14:textId="2D4007B1" w:rsidR="009E6EA0" w:rsidRDefault="009E6EA0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42B5F">
        <w:rPr>
          <w:rFonts w:ascii="Times New Roman" w:hAnsi="Times New Roman" w:cs="Times New Roman"/>
          <w:sz w:val="24"/>
        </w:rPr>
        <w:fldChar w:fldCharType="begin" w:fldLock="1"/>
      </w:r>
      <w:r w:rsidRPr="00742B5F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742B5F">
        <w:rPr>
          <w:rFonts w:ascii="Times New Roman" w:hAnsi="Times New Roman" w:cs="Times New Roman"/>
          <w:sz w:val="24"/>
        </w:rPr>
        <w:fldChar w:fldCharType="separate"/>
      </w:r>
      <w:r w:rsidRPr="00742B5F">
        <w:rPr>
          <w:rFonts w:ascii="Times New Roman" w:hAnsi="Times New Roman" w:cs="Times New Roman"/>
          <w:noProof/>
          <w:sz w:val="24"/>
          <w:szCs w:val="24"/>
        </w:rPr>
        <w:t xml:space="preserve">Kumalaningsih, S. (2006). </w:t>
      </w:r>
      <w:r w:rsidRPr="00742B5F">
        <w:rPr>
          <w:rFonts w:ascii="Times New Roman" w:hAnsi="Times New Roman" w:cs="Times New Roman"/>
          <w:i/>
          <w:iCs/>
          <w:noProof/>
          <w:sz w:val="24"/>
          <w:szCs w:val="24"/>
        </w:rPr>
        <w:t>Antioksidan Alami Penangkal Radikal Bebas, Sumber Manfaat, Cara Penyediaan, dan Pengolahan</w:t>
      </w:r>
      <w:r w:rsidRPr="00742B5F">
        <w:rPr>
          <w:rFonts w:ascii="Times New Roman" w:hAnsi="Times New Roman" w:cs="Times New Roman"/>
          <w:noProof/>
          <w:sz w:val="24"/>
          <w:szCs w:val="24"/>
        </w:rPr>
        <w:t>. Surabaya: Trubus Agrisarana.</w:t>
      </w:r>
    </w:p>
    <w:p w14:paraId="74729A32" w14:textId="5688EC86" w:rsidR="00D340B7" w:rsidRDefault="00D340B7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40B7">
        <w:rPr>
          <w:rFonts w:ascii="Times New Roman" w:hAnsi="Times New Roman" w:cs="Times New Roman"/>
          <w:noProof/>
          <w:sz w:val="24"/>
          <w:szCs w:val="24"/>
        </w:rPr>
        <w:t>Liaudanskas, M., Viskelis, P., Raudonis, R., Kviklys, D., Uselis, N., &amp; Janulis, V. (2014). ‘Phenolic Composition and Antioxidant Activity of Malus Domestica Leaves’. T</w:t>
      </w:r>
      <w:r w:rsidRPr="00D340B7">
        <w:rPr>
          <w:rFonts w:ascii="Times New Roman" w:hAnsi="Times New Roman" w:cs="Times New Roman"/>
          <w:i/>
          <w:iCs/>
          <w:noProof/>
          <w:sz w:val="24"/>
          <w:szCs w:val="24"/>
        </w:rPr>
        <w:t>he Scientific World Journal</w:t>
      </w:r>
      <w:r w:rsidRPr="00D340B7">
        <w:rPr>
          <w:rFonts w:ascii="Times New Roman" w:hAnsi="Times New Roman" w:cs="Times New Roman"/>
          <w:noProof/>
          <w:sz w:val="24"/>
          <w:szCs w:val="24"/>
        </w:rPr>
        <w:t>, 1- 10.</w:t>
      </w:r>
    </w:p>
    <w:p w14:paraId="2C1B76AA" w14:textId="4117AA25" w:rsidR="00610C35" w:rsidRPr="00610C35" w:rsidRDefault="00610C35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arjoni, R. (2020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nalisis Farmakognosi Untuk Mahasiswa Farmasi.</w:t>
      </w:r>
      <w:r w:rsidR="003207D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="003207DA">
        <w:rPr>
          <w:rFonts w:ascii="Times New Roman" w:hAnsi="Times New Roman" w:cs="Times New Roman"/>
          <w:noProof/>
          <w:sz w:val="24"/>
          <w:szCs w:val="24"/>
        </w:rPr>
        <w:t xml:space="preserve">Jakarta : CV. </w:t>
      </w:r>
      <w:r>
        <w:rPr>
          <w:rFonts w:ascii="Times New Roman" w:hAnsi="Times New Roman" w:cs="Times New Roman"/>
          <w:noProof/>
          <w:sz w:val="24"/>
          <w:szCs w:val="24"/>
        </w:rPr>
        <w:t>Trans Info Media.</w:t>
      </w:r>
    </w:p>
    <w:p w14:paraId="51C1AB04" w14:textId="5D8FD05B" w:rsidR="008213CF" w:rsidRPr="006C6F2E" w:rsidRDefault="009E6EA0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42B5F">
        <w:rPr>
          <w:rFonts w:ascii="Times New Roman" w:hAnsi="Times New Roman" w:cs="Times New Roman"/>
          <w:sz w:val="24"/>
        </w:rPr>
        <w:fldChar w:fldCharType="end"/>
      </w:r>
      <w:bookmarkEnd w:id="2"/>
      <w:r w:rsidR="008213CF" w:rsidRPr="006C6F2E">
        <w:rPr>
          <w:rFonts w:ascii="Times New Roman" w:hAnsi="Times New Roman" w:cs="Times New Roman"/>
          <w:noProof/>
          <w:sz w:val="24"/>
          <w:szCs w:val="24"/>
        </w:rPr>
        <w:t xml:space="preserve">Meliyana, &amp; Ridwanto. (2022). </w:t>
      </w:r>
      <w:r w:rsidR="008213CF" w:rsidRPr="0069730E">
        <w:rPr>
          <w:rFonts w:ascii="Times New Roman" w:hAnsi="Times New Roman" w:cs="Times New Roman"/>
          <w:noProof/>
          <w:sz w:val="24"/>
          <w:szCs w:val="24"/>
        </w:rPr>
        <w:t xml:space="preserve">Uji Aktivitas Antioksidan Ekstrak Etanol Daun </w:t>
      </w:r>
      <w:r w:rsidR="008213CF" w:rsidRPr="0069730E">
        <w:rPr>
          <w:rFonts w:ascii="Times New Roman" w:hAnsi="Times New Roman" w:cs="Times New Roman"/>
          <w:noProof/>
          <w:sz w:val="24"/>
          <w:szCs w:val="24"/>
        </w:rPr>
        <w:lastRenderedPageBreak/>
        <w:t>Jeruk Kasturi</w:t>
      </w:r>
      <w:r w:rsidR="008213CF"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( Citrus microcarpa Bunge )</w:t>
      </w:r>
      <w:r w:rsidR="008213CF" w:rsidRPr="0069730E">
        <w:rPr>
          <w:rFonts w:ascii="Times New Roman" w:hAnsi="Times New Roman" w:cs="Times New Roman"/>
          <w:noProof/>
          <w:sz w:val="24"/>
          <w:szCs w:val="24"/>
        </w:rPr>
        <w:t xml:space="preserve"> Di Daerah Labuhan</w:t>
      </w:r>
      <w:r w:rsidR="0006266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8213CF" w:rsidRPr="0069730E">
        <w:rPr>
          <w:rFonts w:ascii="Times New Roman" w:hAnsi="Times New Roman" w:cs="Times New Roman"/>
          <w:noProof/>
          <w:sz w:val="24"/>
          <w:szCs w:val="24"/>
        </w:rPr>
        <w:t xml:space="preserve">batu , Sumatera Utara Dengan Metode DPPH </w:t>
      </w:r>
      <w:r w:rsidR="008213CF"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(1,1-Diphenyl-2- Picrylhydrazil)</w:t>
      </w:r>
      <w:r w:rsidR="008213CF" w:rsidRPr="006C6F2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8213CF" w:rsidRPr="0069730E">
        <w:rPr>
          <w:rFonts w:ascii="Times New Roman" w:hAnsi="Times New Roman" w:cs="Times New Roman"/>
          <w:i/>
          <w:iCs/>
          <w:noProof/>
          <w:sz w:val="24"/>
          <w:szCs w:val="24"/>
        </w:rPr>
        <w:t>Journal of Health and Medical Science</w:t>
      </w:r>
      <w:r w:rsidR="008213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8213CF" w:rsidRPr="00A448A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8213CF">
        <w:rPr>
          <w:rFonts w:ascii="Times New Roman" w:hAnsi="Times New Roman" w:cs="Times New Roman"/>
          <w:noProof/>
          <w:sz w:val="24"/>
          <w:szCs w:val="24"/>
        </w:rPr>
        <w:t xml:space="preserve">(1), </w:t>
      </w:r>
      <w:r w:rsidR="008213CF" w:rsidRPr="006C6F2E">
        <w:rPr>
          <w:rFonts w:ascii="Times New Roman" w:hAnsi="Times New Roman" w:cs="Times New Roman"/>
          <w:noProof/>
          <w:sz w:val="24"/>
          <w:szCs w:val="24"/>
        </w:rPr>
        <w:t>100–109.</w:t>
      </w:r>
    </w:p>
    <w:p w14:paraId="0DCAA840" w14:textId="77777777" w:rsidR="008213CF" w:rsidRPr="006C6F2E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Molyneux, P. (2004). The Use of the Stable Free Radical </w:t>
      </w:r>
      <w:r w:rsidRPr="00632FA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Diphenylpicryl-hydrazyl 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(DPPH) for Estimating Antioxidant Activity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Songklanakarin Journal of Science and Technology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 w:rsidRPr="006C6F2E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>2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), 211–219. </w:t>
      </w:r>
    </w:p>
    <w:p w14:paraId="32A55307" w14:textId="77777777" w:rsidR="008213CF" w:rsidRPr="006C6F2E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Muchtadi, D. (2013)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Antioksidan dan Kiat Sehat di Usia Produktif</w:t>
      </w:r>
      <w:r w:rsidRPr="006C6F2E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Bandung : </w:t>
      </w:r>
      <w:r w:rsidRPr="006C6F2E">
        <w:rPr>
          <w:rFonts w:ascii="Times New Roman" w:hAnsi="Times New Roman" w:cs="Times New Roman"/>
          <w:noProof/>
          <w:sz w:val="24"/>
          <w:szCs w:val="24"/>
        </w:rPr>
        <w:t>Alfabeta.</w:t>
      </w:r>
    </w:p>
    <w:p w14:paraId="0B6EFABA" w14:textId="77777777" w:rsidR="008213CF" w:rsidRPr="006C6F2E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>Mustarichie, R., Runadi, D., &amp; Ramdhani, D. (2017). The antioxidant activity and phytochemical screening of ethanol extract, fractions of water, ethyl acetate, and n-hexane from mistletoe tea (</w:t>
      </w:r>
      <w:r w:rsidRPr="0069730E">
        <w:rPr>
          <w:rFonts w:ascii="Times New Roman" w:hAnsi="Times New Roman" w:cs="Times New Roman"/>
          <w:i/>
          <w:iCs/>
          <w:noProof/>
          <w:sz w:val="24"/>
          <w:szCs w:val="24"/>
        </w:rPr>
        <w:t>Scurrula atropurpurea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 BL. dans)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Asian Journal of Pharmaceutical and Clinical Research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(2), 343–347. </w:t>
      </w:r>
    </w:p>
    <w:p w14:paraId="3B957A7A" w14:textId="77777777" w:rsidR="008213CF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Najib, A. (2018)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Ekstraksi Senyawa Bahan Alam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 (1st ed.)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Yogyakarta : </w:t>
      </w:r>
      <w:r w:rsidRPr="006C6F2E">
        <w:rPr>
          <w:rFonts w:ascii="Times New Roman" w:hAnsi="Times New Roman" w:cs="Times New Roman"/>
          <w:noProof/>
          <w:sz w:val="24"/>
          <w:szCs w:val="24"/>
        </w:rPr>
        <w:t>Deepublish.</w:t>
      </w:r>
    </w:p>
    <w:p w14:paraId="2C0C17A1" w14:textId="59C2AC3D" w:rsidR="00D340B7" w:rsidRPr="006C6F2E" w:rsidRDefault="00D340B7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40B7">
        <w:rPr>
          <w:rFonts w:ascii="Times New Roman" w:hAnsi="Times New Roman" w:cs="Times New Roman"/>
          <w:noProof/>
          <w:sz w:val="24"/>
          <w:szCs w:val="24"/>
        </w:rPr>
        <w:t>Noer, S., Pratiwi, R.D., &amp; Gresinta, E. (2020). ‘Kadar Senyawa Fitokimia (Tanin, Saponin, dan Flavonoid sebagai Kuersetin) pada Ekstrak Daun Inggu (</w:t>
      </w:r>
      <w:r w:rsidRPr="00D340B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Ratu angustifolia </w:t>
      </w:r>
      <w:r w:rsidRPr="00D340B7">
        <w:rPr>
          <w:rFonts w:ascii="Times New Roman" w:hAnsi="Times New Roman" w:cs="Times New Roman"/>
          <w:noProof/>
          <w:sz w:val="24"/>
          <w:szCs w:val="24"/>
        </w:rPr>
        <w:t xml:space="preserve">L.). </w:t>
      </w:r>
      <w:r w:rsidRPr="00D340B7">
        <w:rPr>
          <w:rFonts w:ascii="Times New Roman" w:hAnsi="Times New Roman" w:cs="Times New Roman"/>
          <w:i/>
          <w:iCs/>
          <w:noProof/>
          <w:sz w:val="24"/>
          <w:szCs w:val="24"/>
        </w:rPr>
        <w:t>EKSAKTA Journal of Scince and Data Analysis</w:t>
      </w:r>
      <w:r w:rsidRPr="00D340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2B8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D340B7">
        <w:rPr>
          <w:rFonts w:ascii="Times New Roman" w:hAnsi="Times New Roman" w:cs="Times New Roman"/>
          <w:noProof/>
          <w:sz w:val="24"/>
          <w:szCs w:val="24"/>
        </w:rPr>
        <w:t>(1), 19- 29.</w:t>
      </w:r>
    </w:p>
    <w:p w14:paraId="70886A0B" w14:textId="77777777" w:rsidR="008213CF" w:rsidRPr="006C6F2E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Parwata, A, P. (2016)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Antioksidan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Bali : </w:t>
      </w:r>
      <w:r w:rsidRPr="006C6F2E">
        <w:rPr>
          <w:rFonts w:ascii="Times New Roman" w:hAnsi="Times New Roman" w:cs="Times New Roman"/>
          <w:noProof/>
          <w:sz w:val="24"/>
          <w:szCs w:val="24"/>
        </w:rPr>
        <w:t>Universitas Udayana.</w:t>
      </w:r>
    </w:p>
    <w:p w14:paraId="3C590C07" w14:textId="77777777" w:rsidR="008213CF" w:rsidRPr="006C6F2E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Phaniendra, A., Jestadi, D. B., &amp; Periyasamy, L. (2015). Free Radicals: Properties, Sources, Targets, and Their Implication in Various Diseases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Indian J Clin Biochem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30</w:t>
      </w:r>
      <w:r w:rsidRPr="006C6F2E">
        <w:rPr>
          <w:rFonts w:ascii="Times New Roman" w:hAnsi="Times New Roman" w:cs="Times New Roman"/>
          <w:noProof/>
          <w:sz w:val="24"/>
          <w:szCs w:val="24"/>
        </w:rPr>
        <w:t>(1), 11–26.</w:t>
      </w:r>
    </w:p>
    <w:p w14:paraId="3F2F2EE7" w14:textId="77777777" w:rsidR="008213CF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>Prakash, A., Rigelhof, F., &amp; Miller, E. (2001).</w:t>
      </w:r>
      <w:r w:rsidRPr="0069730E">
        <w:rPr>
          <w:rFonts w:ascii="Times New Roman" w:hAnsi="Times New Roman" w:cs="Times New Roman"/>
          <w:noProof/>
          <w:sz w:val="24"/>
          <w:szCs w:val="24"/>
        </w:rPr>
        <w:t xml:space="preserve"> Antioxidant Activity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9730E">
        <w:rPr>
          <w:rFonts w:ascii="Times New Roman" w:hAnsi="Times New Roman" w:cs="Times New Roman"/>
          <w:i/>
          <w:iCs/>
          <w:noProof/>
          <w:sz w:val="24"/>
          <w:szCs w:val="24"/>
        </w:rPr>
        <w:t>Journal of Analytical Chemistr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448A0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>
        <w:rPr>
          <w:rFonts w:ascii="Times New Roman" w:hAnsi="Times New Roman" w:cs="Times New Roman"/>
          <w:noProof/>
          <w:sz w:val="24"/>
          <w:szCs w:val="24"/>
        </w:rPr>
        <w:t>(2), 1-4.</w:t>
      </w:r>
    </w:p>
    <w:p w14:paraId="291D12A3" w14:textId="0A7813C3" w:rsidR="00DD516A" w:rsidRDefault="009E6EA0" w:rsidP="00CB72C4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" w:name="_Hlk138541342"/>
      <w:r w:rsidRPr="00C85774">
        <w:rPr>
          <w:rFonts w:ascii="Times New Roman" w:hAnsi="Times New Roman" w:cs="Times New Roman"/>
          <w:noProof/>
          <w:sz w:val="24"/>
          <w:szCs w:val="24"/>
        </w:rPr>
        <w:t>Rahayu, D. S., K. Dewi,  dan F.-E. (2010). Penentuan Aktivitas Antioksidan dari Ekstrak Etano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aun Ketapang (</w:t>
      </w:r>
      <w:r w:rsidRPr="0015243D">
        <w:rPr>
          <w:rFonts w:ascii="Times New Roman" w:hAnsi="Times New Roman" w:cs="Times New Roman"/>
          <w:i/>
          <w:noProof/>
          <w:sz w:val="24"/>
          <w:szCs w:val="24"/>
        </w:rPr>
        <w:t xml:space="preserve">Terminalia catafya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L.) dengan metode </w:t>
      </w:r>
      <w:r w:rsidRPr="00597D1F">
        <w:rPr>
          <w:rFonts w:ascii="Times New Roman" w:hAnsi="Times New Roman" w:cs="Times New Roman"/>
          <w:i/>
          <w:noProof/>
          <w:sz w:val="24"/>
          <w:szCs w:val="24"/>
        </w:rPr>
        <w:t>1,1-difenil 2-pikrilhidrazil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(DPPH). </w:t>
      </w:r>
      <w:r w:rsidR="004D0A45" w:rsidRPr="004D0A45">
        <w:rPr>
          <w:rFonts w:ascii="Times New Roman" w:hAnsi="Times New Roman" w:cs="Times New Roman"/>
          <w:i/>
          <w:iCs/>
          <w:noProof/>
          <w:sz w:val="24"/>
          <w:szCs w:val="24"/>
        </w:rPr>
        <w:t>Journal</w:t>
      </w:r>
      <w:r w:rsidR="004D0A4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hyperlink r:id="rId9" w:tooltip="QD Chemistry" w:history="1">
        <w:r w:rsidR="004D0A45" w:rsidRPr="004D0A45">
          <w:rPr>
            <w:rStyle w:val="Hyperlink"/>
            <w:rFonts w:ascii="Times New Roman" w:hAnsi="Times New Roman" w:cs="Times New Roman"/>
            <w:i/>
            <w:iCs/>
            <w:noProof/>
            <w:color w:val="auto"/>
            <w:sz w:val="24"/>
            <w:szCs w:val="24"/>
            <w:u w:val="none"/>
          </w:rPr>
          <w:t>Chemistry</w:t>
        </w:r>
      </w:hyperlink>
      <w:r w:rsidRPr="00C85774">
        <w:rPr>
          <w:rFonts w:ascii="Times New Roman" w:hAnsi="Times New Roman" w:cs="Times New Roman"/>
          <w:noProof/>
          <w:sz w:val="24"/>
          <w:szCs w:val="24"/>
        </w:rPr>
        <w:t>.</w:t>
      </w:r>
      <w:r w:rsidR="004D0A4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Universitas Diponegoro</w:t>
      </w:r>
      <w:r w:rsidR="001130B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1130B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1130B8" w:rsidRPr="001130B8">
        <w:rPr>
          <w:rFonts w:ascii="Times New Roman" w:hAnsi="Times New Roman" w:cs="Times New Roman"/>
          <w:noProof/>
          <w:sz w:val="24"/>
          <w:szCs w:val="24"/>
        </w:rPr>
        <w:t>(1)</w:t>
      </w:r>
      <w:r w:rsidR="001130B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</w:t>
      </w:r>
      <w:r w:rsidR="001130B8">
        <w:rPr>
          <w:rFonts w:ascii="Times New Roman" w:hAnsi="Times New Roman" w:cs="Times New Roman"/>
          <w:noProof/>
          <w:sz w:val="24"/>
          <w:szCs w:val="24"/>
        </w:rPr>
        <w:t>9.</w:t>
      </w:r>
    </w:p>
    <w:bookmarkEnd w:id="3"/>
    <w:p w14:paraId="4F7267B7" w14:textId="4E777093" w:rsidR="00674943" w:rsidRPr="006C6F2E" w:rsidRDefault="008213CF" w:rsidP="008C149D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>Ramadhani, N., Samudra, A. G., &amp; Pratiwi, L. W. I. (2020). Analisis penetapan kadar flavonoid sari jeruk kalamansi (</w:t>
      </w:r>
      <w:r w:rsidRPr="00062669">
        <w:rPr>
          <w:rFonts w:ascii="Times New Roman" w:hAnsi="Times New Roman" w:cs="Times New Roman"/>
          <w:i/>
          <w:iCs/>
          <w:noProof/>
          <w:sz w:val="24"/>
          <w:szCs w:val="24"/>
        </w:rPr>
        <w:t>Citrofortunella microcarpa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) dengan metode spektrofotometri UV-VIS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Mandala Pharmacon Indonesia</w:t>
      </w:r>
      <w:r w:rsidRPr="006C6F2E">
        <w:rPr>
          <w:rFonts w:ascii="Times New Roman" w:hAnsi="Times New Roman" w:cs="Times New Roman"/>
          <w:noProof/>
          <w:sz w:val="24"/>
          <w:szCs w:val="24"/>
        </w:rPr>
        <w:t>, 53–58.</w:t>
      </w:r>
      <w:r w:rsidR="00674943" w:rsidRPr="00674943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478C7A3F" w14:textId="77777777" w:rsidR="008213CF" w:rsidRPr="006C6F2E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Robinson, T. (1995)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Kandungan Organik Tumbuhan Tinggi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Bandung : </w:t>
      </w:r>
      <w:r w:rsidRPr="006C6F2E">
        <w:rPr>
          <w:rFonts w:ascii="Times New Roman" w:hAnsi="Times New Roman" w:cs="Times New Roman"/>
          <w:noProof/>
          <w:sz w:val="24"/>
          <w:szCs w:val="24"/>
        </w:rPr>
        <w:t>ITB.</w:t>
      </w:r>
    </w:p>
    <w:p w14:paraId="733AA2CB" w14:textId="309AB962" w:rsidR="008213CF" w:rsidRPr="006C6F2E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>Rohmah, S. A. A., Muadifah, A., &amp; Martha, R. D. (2021). Validasi Metode Penetapan Kadar Pengawet Natrium Benzoat pada Sari Kedelai di Beberapa Kecamatan di Kabupaten Tulung</w:t>
      </w:r>
      <w:r w:rsidR="00155A0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C6F2E">
        <w:rPr>
          <w:rFonts w:ascii="Times New Roman" w:hAnsi="Times New Roman" w:cs="Times New Roman"/>
          <w:noProof/>
          <w:sz w:val="24"/>
          <w:szCs w:val="24"/>
        </w:rPr>
        <w:t>agung Menggunakan Spektrofotometer U</w:t>
      </w:r>
      <w:r w:rsidR="001854CA">
        <w:rPr>
          <w:rFonts w:ascii="Times New Roman" w:hAnsi="Times New Roman" w:cs="Times New Roman"/>
          <w:noProof/>
          <w:sz w:val="24"/>
          <w:szCs w:val="24"/>
        </w:rPr>
        <w:t>V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-Vis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Jurnal Sains Dan Kesehatan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(2), 120–127. </w:t>
      </w:r>
    </w:p>
    <w:p w14:paraId="2B8432C5" w14:textId="2E0E1F05" w:rsidR="008213CF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Rohman, A. (2007)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Kimia Farmasi Analisis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Yogyakarta : </w:t>
      </w:r>
      <w:r w:rsidRPr="006C6F2E">
        <w:rPr>
          <w:rFonts w:ascii="Times New Roman" w:hAnsi="Times New Roman" w:cs="Times New Roman"/>
          <w:noProof/>
          <w:sz w:val="24"/>
          <w:szCs w:val="24"/>
        </w:rPr>
        <w:t>Pustaka Pelajar.</w:t>
      </w:r>
    </w:p>
    <w:p w14:paraId="2CBD7CFD" w14:textId="0F408607" w:rsidR="00E02EC7" w:rsidRDefault="00E02EC7" w:rsidP="00E02EC7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>Rohmaniyah, M. (2016). Uji Antioksidan Ekstrak Etanol 80% dan Fraksi Aktif Rumput Ba</w:t>
      </w:r>
      <w:r>
        <w:rPr>
          <w:rFonts w:ascii="Times New Roman" w:hAnsi="Times New Roman" w:cs="Times New Roman"/>
          <w:noProof/>
          <w:sz w:val="24"/>
          <w:szCs w:val="24"/>
        </w:rPr>
        <w:t>mbu (</w:t>
      </w:r>
      <w:r w:rsidRPr="00303427">
        <w:rPr>
          <w:rFonts w:ascii="Times New Roman" w:hAnsi="Times New Roman" w:cs="Times New Roman"/>
          <w:i/>
          <w:noProof/>
          <w:sz w:val="24"/>
          <w:szCs w:val="24"/>
        </w:rPr>
        <w:t>Lophatum gracile brongn</w:t>
      </w:r>
      <w:r>
        <w:rPr>
          <w:rFonts w:ascii="Times New Roman" w:hAnsi="Times New Roman" w:cs="Times New Roman"/>
          <w:noProof/>
          <w:sz w:val="24"/>
          <w:szCs w:val="24"/>
        </w:rPr>
        <w:t>) Me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nggunakan Metode </w:t>
      </w:r>
      <w:r w:rsidRPr="00C85774">
        <w:rPr>
          <w:rFonts w:ascii="Times New Roman" w:hAnsi="Times New Roman" w:cs="Times New Roman"/>
          <w:noProof/>
          <w:sz w:val="24"/>
          <w:szCs w:val="24"/>
        </w:rPr>
        <w:lastRenderedPageBreak/>
        <w:t>DPPH serta Identifikasi Golongan Senyawa Aktifnya. Tersedia di Universita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Islam Negeri (UIN) Maulana Malik Ibram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Malang.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Jurnal Kimia</w:t>
      </w:r>
      <w:r w:rsidRPr="00C85774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A4377">
        <w:rPr>
          <w:rFonts w:ascii="Times New Roman" w:hAnsi="Times New Roman" w:cs="Times New Roman"/>
          <w:i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>(3), 22-24.</w:t>
      </w:r>
    </w:p>
    <w:p w14:paraId="5CF0263D" w14:textId="4F6B95A2" w:rsidR="0095750B" w:rsidRDefault="0095750B" w:rsidP="0095750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49E6">
        <w:rPr>
          <w:rFonts w:ascii="Times New Roman" w:hAnsi="Times New Roman" w:cs="Times New Roman"/>
          <w:noProof/>
          <w:sz w:val="24"/>
          <w:szCs w:val="24"/>
        </w:rPr>
        <w:t xml:space="preserve">Rosahdi, T. D., Kusmiyati, M.W. </w:t>
      </w:r>
      <w:r w:rsidR="001F2490">
        <w:rPr>
          <w:rFonts w:ascii="Times New Roman" w:hAnsi="Times New Roman" w:cs="Times New Roman"/>
          <w:noProof/>
          <w:sz w:val="24"/>
          <w:szCs w:val="24"/>
        </w:rPr>
        <w:t>(</w:t>
      </w:r>
      <w:r w:rsidRPr="001749E6">
        <w:rPr>
          <w:rFonts w:ascii="Times New Roman" w:hAnsi="Times New Roman" w:cs="Times New Roman"/>
          <w:noProof/>
          <w:sz w:val="24"/>
          <w:szCs w:val="24"/>
        </w:rPr>
        <w:t>2010</w:t>
      </w:r>
      <w:r w:rsidR="001F2490">
        <w:rPr>
          <w:rFonts w:ascii="Times New Roman" w:hAnsi="Times New Roman" w:cs="Times New Roman"/>
          <w:noProof/>
          <w:sz w:val="24"/>
          <w:szCs w:val="24"/>
        </w:rPr>
        <w:t>)</w:t>
      </w:r>
      <w:r w:rsidRPr="001749E6">
        <w:rPr>
          <w:rFonts w:ascii="Times New Roman" w:hAnsi="Times New Roman" w:cs="Times New Roman"/>
          <w:noProof/>
          <w:sz w:val="24"/>
          <w:szCs w:val="24"/>
        </w:rPr>
        <w:t xml:space="preserve">. Uji Aktivitas Daya Antioksidan Buah Rambutan Rapiah Dengan Metode DPPH. </w:t>
      </w:r>
      <w:r w:rsidRPr="001749E6">
        <w:rPr>
          <w:rFonts w:ascii="Times New Roman" w:hAnsi="Times New Roman" w:cs="Times New Roman"/>
          <w:i/>
          <w:iCs/>
          <w:noProof/>
          <w:sz w:val="24"/>
          <w:szCs w:val="24"/>
        </w:rPr>
        <w:t>Jurnal ISTEK</w:t>
      </w:r>
      <w:r w:rsidRPr="001749E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2490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1749E6">
        <w:rPr>
          <w:rFonts w:ascii="Times New Roman" w:hAnsi="Times New Roman" w:cs="Times New Roman"/>
          <w:noProof/>
          <w:sz w:val="24"/>
          <w:szCs w:val="24"/>
        </w:rPr>
        <w:t>(1)</w:t>
      </w:r>
      <w:r w:rsidR="00472928">
        <w:rPr>
          <w:rFonts w:ascii="Times New Roman" w:hAnsi="Times New Roman" w:cs="Times New Roman"/>
          <w:noProof/>
          <w:sz w:val="24"/>
          <w:szCs w:val="24"/>
        </w:rPr>
        <w:t>,</w:t>
      </w:r>
      <w:r w:rsidRPr="001749E6">
        <w:rPr>
          <w:rFonts w:ascii="Times New Roman" w:hAnsi="Times New Roman" w:cs="Times New Roman"/>
          <w:noProof/>
          <w:sz w:val="24"/>
          <w:szCs w:val="24"/>
        </w:rPr>
        <w:t>1979–8911.</w:t>
      </w:r>
    </w:p>
    <w:p w14:paraId="099C6E23" w14:textId="77777777" w:rsidR="008213CF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Sadikin, M. (2001). Pelacakan Dampak Radikal Bebas terhadap Makromolekul. In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Kumpulan Makalah Pelatihan: Radikal Bebas dan Antioksidan dalam Kesehatan</w:t>
      </w:r>
      <w:r w:rsidRPr="006C6F2E">
        <w:rPr>
          <w:rFonts w:ascii="Times New Roman" w:hAnsi="Times New Roman" w:cs="Times New Roman"/>
          <w:noProof/>
          <w:sz w:val="24"/>
          <w:szCs w:val="24"/>
        </w:rPr>
        <w:t>. Fakultas Kedokteran UI.</w:t>
      </w:r>
    </w:p>
    <w:p w14:paraId="3DF62AD5" w14:textId="6C5B640E" w:rsidR="0023323A" w:rsidRPr="006C6F2E" w:rsidRDefault="0023323A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3323A">
        <w:rPr>
          <w:rFonts w:ascii="Times New Roman" w:hAnsi="Times New Roman" w:cs="Times New Roman"/>
          <w:noProof/>
          <w:sz w:val="24"/>
          <w:szCs w:val="24"/>
        </w:rPr>
        <w:t xml:space="preserve">Sari, D., Zurmansyah, E., Hamdi, &amp; Kristiandi, K. (2023). </w:t>
      </w:r>
      <w:r w:rsidR="008B5875" w:rsidRPr="0023323A">
        <w:rPr>
          <w:rFonts w:ascii="Times New Roman" w:hAnsi="Times New Roman" w:cs="Times New Roman"/>
          <w:noProof/>
          <w:sz w:val="24"/>
          <w:szCs w:val="24"/>
        </w:rPr>
        <w:t>Analisis Antioksidan, Total Asam, Total Padatan Terlarut Dan Viskositas Pada Minuman Sirop Jeruk Siam</w:t>
      </w:r>
      <w:r w:rsidRPr="0023323A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Pr="0023323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Citrus nobilis </w:t>
      </w:r>
      <w:r w:rsidRPr="0023323A">
        <w:rPr>
          <w:rFonts w:ascii="Times New Roman" w:hAnsi="Times New Roman" w:cs="Times New Roman"/>
          <w:noProof/>
          <w:sz w:val="24"/>
          <w:szCs w:val="24"/>
        </w:rPr>
        <w:t xml:space="preserve">var. microcarpa). </w:t>
      </w:r>
      <w:r w:rsidRPr="0023323A">
        <w:rPr>
          <w:rFonts w:ascii="Times New Roman" w:hAnsi="Times New Roman" w:cs="Times New Roman"/>
          <w:i/>
          <w:iCs/>
          <w:noProof/>
          <w:sz w:val="24"/>
          <w:szCs w:val="24"/>
        </w:rPr>
        <w:t>Journal of Food Security and Agroindustry</w:t>
      </w:r>
      <w:r w:rsidRPr="0023323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3323A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3323A">
        <w:rPr>
          <w:rFonts w:ascii="Times New Roman" w:hAnsi="Times New Roman" w:cs="Times New Roman"/>
          <w:noProof/>
          <w:sz w:val="24"/>
          <w:szCs w:val="24"/>
        </w:rPr>
        <w:t>(1), 12–17.</w:t>
      </w:r>
    </w:p>
    <w:p w14:paraId="5139DB87" w14:textId="77777777" w:rsidR="008213CF" w:rsidRPr="006C6F2E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Sastrohamidjojo, H. (1985)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Spektroskopi</w:t>
      </w:r>
      <w:r w:rsidRPr="006C6F2E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Yogyakarta: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 UGM Press.</w:t>
      </w:r>
    </w:p>
    <w:p w14:paraId="33A7A754" w14:textId="77777777" w:rsidR="008213CF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Sastrohamidjojo, H. (2007)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Kromatografi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Yogyakarta: </w:t>
      </w:r>
      <w:r w:rsidRPr="006C6F2E">
        <w:rPr>
          <w:rFonts w:ascii="Times New Roman" w:hAnsi="Times New Roman" w:cs="Times New Roman"/>
          <w:noProof/>
          <w:sz w:val="24"/>
          <w:szCs w:val="24"/>
        </w:rPr>
        <w:t>UGM Press.</w:t>
      </w:r>
    </w:p>
    <w:p w14:paraId="5788D2DE" w14:textId="352E35DF" w:rsidR="008B5875" w:rsidRPr="008B5875" w:rsidRDefault="008B5875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auhoka, F. (2019). Uji Aktivitas Antioksidan Ekstrak Metanol Biji Kesumba Keling (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Bixa orellana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L.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Research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5875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>
        <w:rPr>
          <w:rFonts w:ascii="Times New Roman" w:hAnsi="Times New Roman" w:cs="Times New Roman"/>
          <w:noProof/>
          <w:sz w:val="24"/>
          <w:szCs w:val="24"/>
        </w:rPr>
        <w:t>(1),25-31</w:t>
      </w:r>
    </w:p>
    <w:p w14:paraId="41CB20D3" w14:textId="75322E7D" w:rsidR="008213CF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>Septiani, I. (2012).</w:t>
      </w:r>
      <w:r w:rsidRPr="0037420C">
        <w:rPr>
          <w:rFonts w:ascii="Times New Roman" w:hAnsi="Times New Roman" w:cs="Times New Roman"/>
          <w:noProof/>
          <w:sz w:val="24"/>
          <w:szCs w:val="24"/>
        </w:rPr>
        <w:t xml:space="preserve"> Uji Aktivitas Antioksidan Kulit Jeruk Siam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(</w:t>
      </w:r>
      <w:r w:rsidR="003E71A6" w:rsidRPr="003E71A6">
        <w:rPr>
          <w:rFonts w:ascii="Times New Roman" w:hAnsi="Times New Roman" w:cs="Times New Roman"/>
          <w:i/>
          <w:iCs/>
          <w:noProof/>
          <w:sz w:val="24"/>
          <w:szCs w:val="24"/>
        </w:rPr>
        <w:t>Citrus nobilis</w:t>
      </w:r>
      <w:r w:rsidR="00BC4D3E" w:rsidRPr="00BC4D3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="00BC4D3E" w:rsidRPr="00062669">
        <w:rPr>
          <w:rFonts w:ascii="Times New Roman" w:hAnsi="Times New Roman" w:cs="Times New Roman"/>
          <w:noProof/>
          <w:sz w:val="24"/>
          <w:szCs w:val="24"/>
        </w:rPr>
        <w:t>L.</w:t>
      </w:r>
      <w:r w:rsidRPr="00062669">
        <w:rPr>
          <w:rFonts w:ascii="Times New Roman" w:hAnsi="Times New Roman" w:cs="Times New Roman"/>
          <w:noProof/>
          <w:sz w:val="24"/>
          <w:szCs w:val="24"/>
        </w:rPr>
        <w:t xml:space="preserve"> var Microcarpa)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69730E">
        <w:rPr>
          <w:rFonts w:ascii="Times New Roman" w:hAnsi="Times New Roman" w:cs="Times New Roman"/>
          <w:noProof/>
          <w:sz w:val="24"/>
          <w:szCs w:val="24"/>
        </w:rPr>
        <w:t>dengan Metode DPPH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(2,2- Difenil-1-Pikrilhidrazil)</w:t>
      </w:r>
      <w:r w:rsidRPr="006C6F2E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Pontianak: The University of Tanjungpura.</w:t>
      </w:r>
    </w:p>
    <w:p w14:paraId="0DE22600" w14:textId="12A2808E" w:rsidR="00D340B7" w:rsidRDefault="00D340B7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40B7">
        <w:rPr>
          <w:rFonts w:ascii="Times New Roman" w:hAnsi="Times New Roman" w:cs="Times New Roman"/>
          <w:noProof/>
          <w:sz w:val="24"/>
          <w:szCs w:val="24"/>
        </w:rPr>
        <w:t xml:space="preserve">Shalaby, E.A., &amp; Shanab, S.M.M. (2013). ‘Comparison of DPPH and ABTS Assays for Determining Antioxidant Potential of Water and Methanol Extracts of Spirulina platensis’, </w:t>
      </w:r>
      <w:r w:rsidRPr="00D340B7">
        <w:rPr>
          <w:rFonts w:ascii="Times New Roman" w:hAnsi="Times New Roman" w:cs="Times New Roman"/>
          <w:i/>
          <w:iCs/>
          <w:noProof/>
          <w:sz w:val="24"/>
          <w:szCs w:val="24"/>
        </w:rPr>
        <w:t>Indian Journal of Geo-Marine Sciences</w:t>
      </w:r>
      <w:r w:rsidRPr="00D340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2B8">
        <w:rPr>
          <w:rFonts w:ascii="Times New Roman" w:hAnsi="Times New Roman" w:cs="Times New Roman"/>
          <w:i/>
          <w:iCs/>
          <w:noProof/>
          <w:sz w:val="24"/>
          <w:szCs w:val="24"/>
        </w:rPr>
        <w:t>42</w:t>
      </w:r>
      <w:r w:rsidRPr="00D340B7">
        <w:rPr>
          <w:rFonts w:ascii="Times New Roman" w:hAnsi="Times New Roman" w:cs="Times New Roman"/>
          <w:noProof/>
          <w:sz w:val="24"/>
          <w:szCs w:val="24"/>
        </w:rPr>
        <w:t>(5), 556-564.</w:t>
      </w:r>
    </w:p>
    <w:p w14:paraId="714CB461" w14:textId="44C6D5DC" w:rsidR="0051007C" w:rsidRPr="0051007C" w:rsidRDefault="0051007C" w:rsidP="0051007C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ihombing, F. (2018) Penyakit Jeruk Kuok Era 80-an Terulang, Begini Solusi Dinas Pertanian Kampar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Tribun Pekanbaru. </w:t>
      </w:r>
      <w:r>
        <w:rPr>
          <w:rFonts w:ascii="Times New Roman" w:hAnsi="Times New Roman" w:cs="Times New Roman"/>
          <w:noProof/>
          <w:sz w:val="24"/>
          <w:szCs w:val="24"/>
        </w:rPr>
        <w:t>https://pekanbaru.tribunnews.com.</w:t>
      </w:r>
    </w:p>
    <w:p w14:paraId="21649194" w14:textId="02BB6C56" w:rsidR="00D03FDA" w:rsidRPr="006C6F2E" w:rsidRDefault="00D03FDA" w:rsidP="00062669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4" w:name="_Hlk138541624"/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Silalahi, J. (2006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Makanan Fungsional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Yogyakarta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Kansius.</w:t>
      </w:r>
    </w:p>
    <w:bookmarkEnd w:id="4"/>
    <w:p w14:paraId="28B71A4B" w14:textId="04A91B30" w:rsidR="008213CF" w:rsidRPr="006C6F2E" w:rsidRDefault="008213CF" w:rsidP="00062669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Sinaga, R. (2009). </w:t>
      </w:r>
      <w:r w:rsidRPr="00A448A0">
        <w:rPr>
          <w:rFonts w:ascii="Times New Roman" w:hAnsi="Times New Roman" w:cs="Times New Roman"/>
          <w:noProof/>
          <w:sz w:val="24"/>
          <w:szCs w:val="24"/>
        </w:rPr>
        <w:t>Skrining Fitokimia dan Uji Aktivitas Antioksidan dari Ekstrak Etanol Buah Terong Belanda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(Salanum betaceum </w:t>
      </w:r>
      <w:r w:rsidRPr="00062669">
        <w:rPr>
          <w:rFonts w:ascii="Times New Roman" w:hAnsi="Times New Roman" w:cs="Times New Roman"/>
          <w:noProof/>
          <w:sz w:val="24"/>
          <w:szCs w:val="24"/>
        </w:rPr>
        <w:t>Cav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)</w:t>
      </w:r>
      <w:r w:rsidRPr="006C6F2E">
        <w:rPr>
          <w:rFonts w:ascii="Times New Roman" w:hAnsi="Times New Roman" w:cs="Times New Roman"/>
          <w:noProof/>
          <w:sz w:val="24"/>
          <w:szCs w:val="24"/>
        </w:rPr>
        <w:t>.</w:t>
      </w:r>
      <w:r w:rsidR="00A448A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A448A0">
        <w:rPr>
          <w:rFonts w:ascii="Times New Roman" w:hAnsi="Times New Roman" w:cs="Times New Roman"/>
          <w:i/>
          <w:iCs/>
          <w:noProof/>
          <w:sz w:val="24"/>
          <w:szCs w:val="24"/>
        </w:rPr>
        <w:t>Journal Kimia. Universitas Sumatera Utara. 9</w:t>
      </w:r>
      <w:r w:rsidR="00A448A0">
        <w:rPr>
          <w:rFonts w:ascii="Times New Roman" w:hAnsi="Times New Roman" w:cs="Times New Roman"/>
          <w:noProof/>
          <w:sz w:val="24"/>
          <w:szCs w:val="24"/>
        </w:rPr>
        <w:t>(1), 35-36.</w:t>
      </w:r>
    </w:p>
    <w:p w14:paraId="13786858" w14:textId="77777777" w:rsidR="008213CF" w:rsidRPr="006C6F2E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Srideni, D. (2019)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Panduan Lengkap &amp; Praktis Budidaya Jeruk Yang Paling Menguntungkan</w:t>
      </w:r>
      <w:r w:rsidRPr="006C6F2E">
        <w:rPr>
          <w:rFonts w:ascii="Times New Roman" w:hAnsi="Times New Roman" w:cs="Times New Roman"/>
          <w:noProof/>
          <w:sz w:val="24"/>
          <w:szCs w:val="24"/>
        </w:rPr>
        <w:t>. Garuda Pustaka.</w:t>
      </w:r>
    </w:p>
    <w:p w14:paraId="0D47BB2F" w14:textId="77777777" w:rsidR="008213CF" w:rsidRPr="006C6F2E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Suhaini, N. (2007)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Petunjuk Praktis Menanam Jeruk</w:t>
      </w:r>
      <w:r w:rsidRPr="006C6F2E">
        <w:rPr>
          <w:rFonts w:ascii="Times New Roman" w:hAnsi="Times New Roman" w:cs="Times New Roman"/>
          <w:noProof/>
          <w:sz w:val="24"/>
          <w:szCs w:val="24"/>
        </w:rPr>
        <w:t>. Nuansa Cendikia.</w:t>
      </w:r>
    </w:p>
    <w:p w14:paraId="78FC73DE" w14:textId="595EDB32" w:rsidR="00674943" w:rsidRDefault="008213CF" w:rsidP="00DC6DDF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>Supriyadi. (2017). Kelayakan Usahatani Jeruk Siam (</w:t>
      </w:r>
      <w:r w:rsidR="003E71A6" w:rsidRPr="003E71A6">
        <w:rPr>
          <w:rFonts w:ascii="Times New Roman" w:hAnsi="Times New Roman" w:cs="Times New Roman"/>
          <w:i/>
          <w:iCs/>
          <w:noProof/>
          <w:sz w:val="24"/>
          <w:szCs w:val="24"/>
        </w:rPr>
        <w:t>Citrus nobilis</w:t>
      </w:r>
      <w:r w:rsidR="00BC4D3E" w:rsidRPr="00BC4D3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="00BC4D3E" w:rsidRPr="00B47524">
        <w:rPr>
          <w:rFonts w:ascii="Times New Roman" w:hAnsi="Times New Roman" w:cs="Times New Roman"/>
          <w:noProof/>
          <w:sz w:val="24"/>
          <w:szCs w:val="24"/>
        </w:rPr>
        <w:t>L</w:t>
      </w:r>
      <w:r w:rsidR="00BC4D3E" w:rsidRPr="00BC4D3E"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) di Desa Sambimaya Kecamatan Juntiyuat Kabupaten Indramayu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Jurnal Agriwiralodra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6C6F2E">
        <w:rPr>
          <w:rFonts w:ascii="Times New Roman" w:hAnsi="Times New Roman" w:cs="Times New Roman"/>
          <w:noProof/>
          <w:sz w:val="24"/>
          <w:szCs w:val="24"/>
        </w:rPr>
        <w:t>(1), 3–7.</w:t>
      </w:r>
    </w:p>
    <w:p w14:paraId="7AEE47E5" w14:textId="430689FD" w:rsidR="00CB72C4" w:rsidRDefault="00CB72C4" w:rsidP="00CB72C4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World Health Organization. (1998). </w:t>
      </w:r>
      <w:r w:rsidRPr="00C85774">
        <w:rPr>
          <w:rFonts w:ascii="Times New Roman" w:hAnsi="Times New Roman" w:cs="Times New Roman"/>
          <w:i/>
          <w:iCs/>
          <w:noProof/>
          <w:sz w:val="24"/>
          <w:szCs w:val="24"/>
        </w:rPr>
        <w:t>Quality Control Methods for Medical Plant Materials</w:t>
      </w:r>
      <w:r w:rsidRPr="00C857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5243D">
        <w:rPr>
          <w:rFonts w:ascii="Times New Roman" w:hAnsi="Times New Roman" w:cs="Times New Roman"/>
          <w:noProof/>
          <w:sz w:val="24"/>
          <w:szCs w:val="24"/>
        </w:rPr>
        <w:t>Switzerlan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: </w:t>
      </w:r>
      <w:r w:rsidRPr="00C85774">
        <w:rPr>
          <w:rFonts w:ascii="Times New Roman" w:hAnsi="Times New Roman" w:cs="Times New Roman"/>
          <w:noProof/>
          <w:sz w:val="24"/>
          <w:szCs w:val="24"/>
        </w:rPr>
        <w:t>WHO Press.</w:t>
      </w:r>
    </w:p>
    <w:p w14:paraId="20F2DFAE" w14:textId="5A5892B4" w:rsidR="0023323A" w:rsidRPr="006C6F2E" w:rsidRDefault="0023323A" w:rsidP="00DC4CC8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3323A">
        <w:rPr>
          <w:rFonts w:ascii="Times New Roman" w:hAnsi="Times New Roman" w:cs="Times New Roman"/>
          <w:noProof/>
          <w:sz w:val="24"/>
          <w:szCs w:val="24"/>
        </w:rPr>
        <w:t xml:space="preserve">Wirawan, R., Wibowo, M. A., Mahyarudin, &amp; Rahmayanti, S. (2018). Uji </w:t>
      </w:r>
      <w:r w:rsidRPr="0023323A">
        <w:rPr>
          <w:rFonts w:ascii="Times New Roman" w:hAnsi="Times New Roman" w:cs="Times New Roman"/>
          <w:noProof/>
          <w:sz w:val="24"/>
          <w:szCs w:val="24"/>
        </w:rPr>
        <w:lastRenderedPageBreak/>
        <w:t>Aktivitas Antibakteri Minyak Atsiri Kulit Jeruk Pontianak (</w:t>
      </w:r>
      <w:r w:rsidRPr="0023323A">
        <w:rPr>
          <w:rFonts w:ascii="Times New Roman" w:hAnsi="Times New Roman" w:cs="Times New Roman"/>
          <w:i/>
          <w:iCs/>
          <w:noProof/>
          <w:sz w:val="24"/>
          <w:szCs w:val="24"/>
        </w:rPr>
        <w:t>Citrus nobilis</w:t>
      </w:r>
      <w:r w:rsidRPr="0023323A">
        <w:rPr>
          <w:rFonts w:ascii="Times New Roman" w:hAnsi="Times New Roman" w:cs="Times New Roman"/>
          <w:noProof/>
          <w:sz w:val="24"/>
          <w:szCs w:val="24"/>
        </w:rPr>
        <w:t xml:space="preserve"> Lour . var . microcarpa ) terhadap Bakteri </w:t>
      </w:r>
      <w:r w:rsidRPr="0023323A">
        <w:rPr>
          <w:rFonts w:ascii="Times New Roman" w:hAnsi="Times New Roman" w:cs="Times New Roman"/>
          <w:i/>
          <w:iCs/>
          <w:noProof/>
          <w:sz w:val="24"/>
          <w:szCs w:val="24"/>
        </w:rPr>
        <w:t>Staphylococcus epidermidis</w:t>
      </w:r>
      <w:r w:rsidRPr="0023323A">
        <w:rPr>
          <w:rFonts w:ascii="Times New Roman" w:hAnsi="Times New Roman" w:cs="Times New Roman"/>
          <w:noProof/>
          <w:sz w:val="24"/>
          <w:szCs w:val="24"/>
        </w:rPr>
        <w:t xml:space="preserve"> Program Studi Pendidikan Dokter , FK UNTAN Program Studi Biologi , FMIPA UNTAN Depertemen Mikrobiologi , P. </w:t>
      </w:r>
      <w:r w:rsidRPr="0023323A">
        <w:rPr>
          <w:rFonts w:ascii="Times New Roman" w:hAnsi="Times New Roman" w:cs="Times New Roman"/>
          <w:i/>
          <w:iCs/>
          <w:noProof/>
          <w:sz w:val="24"/>
          <w:szCs w:val="24"/>
        </w:rPr>
        <w:t>Jurnal Cerebellum</w:t>
      </w:r>
      <w:r w:rsidRPr="0023323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3323A">
        <w:rPr>
          <w:rFonts w:ascii="Times New Roman" w:hAnsi="Times New Roman" w:cs="Times New Roman"/>
          <w:i/>
          <w:iCs/>
          <w:noProof/>
          <w:sz w:val="24"/>
          <w:szCs w:val="24"/>
        </w:rPr>
        <w:t>4 (2)</w:t>
      </w:r>
      <w:r w:rsidRPr="0023323A">
        <w:rPr>
          <w:rFonts w:ascii="Times New Roman" w:hAnsi="Times New Roman" w:cs="Times New Roman"/>
          <w:noProof/>
          <w:sz w:val="24"/>
          <w:szCs w:val="24"/>
        </w:rPr>
        <w:t>, 1025–1036.</w:t>
      </w:r>
    </w:p>
    <w:p w14:paraId="72146F68" w14:textId="0933A30B" w:rsidR="008213CF" w:rsidRDefault="008213CF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6F2E">
        <w:rPr>
          <w:rFonts w:ascii="Times New Roman" w:hAnsi="Times New Roman" w:cs="Times New Roman"/>
          <w:noProof/>
          <w:sz w:val="24"/>
          <w:szCs w:val="24"/>
        </w:rPr>
        <w:t>Yasa, I. G. T., Putra, N. K., &amp; Wiadnyani, A. A. I. S. (2019). Pengaruh Konsentrasi Etanol Terhadap Aktivitas Antioksidan Ekstrak Daun Sirih Merah (</w:t>
      </w:r>
      <w:r w:rsidRPr="0037420C">
        <w:rPr>
          <w:rFonts w:ascii="Times New Roman" w:hAnsi="Times New Roman" w:cs="Times New Roman"/>
          <w:i/>
          <w:iCs/>
          <w:noProof/>
          <w:sz w:val="24"/>
          <w:szCs w:val="24"/>
        </w:rPr>
        <w:t>Piper crocatum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 Ruitz &amp; Pav) Menggunakan Metode Microwave Assisted Extraction (MAE).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Teknologi Pangan (ITEPA)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C6F2E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6C6F2E">
        <w:rPr>
          <w:rFonts w:ascii="Times New Roman" w:hAnsi="Times New Roman" w:cs="Times New Roman"/>
          <w:noProof/>
          <w:sz w:val="24"/>
          <w:szCs w:val="24"/>
        </w:rPr>
        <w:t xml:space="preserve">(3), 278. </w:t>
      </w:r>
    </w:p>
    <w:p w14:paraId="1D029CB0" w14:textId="0841CE8D" w:rsidR="00A917E5" w:rsidRPr="006C6F2E" w:rsidRDefault="00A917E5" w:rsidP="00D03FD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</w:rPr>
      </w:pPr>
      <w:r w:rsidRPr="006F1762">
        <w:rPr>
          <w:rFonts w:ascii="Times New Roman" w:hAnsi="Times New Roman" w:cs="Times New Roman"/>
          <w:noProof/>
          <w:sz w:val="24"/>
          <w:szCs w:val="24"/>
        </w:rPr>
        <w:t xml:space="preserve">Yustinah, &amp; Fanandara, D. (2016). Ekstraksi Minyak Atsiri Dari Kulit Jeruk Sebagai Bahan Tambahan Pada Pembuatan Sabun. </w:t>
      </w:r>
      <w:r w:rsidRPr="006F1762">
        <w:rPr>
          <w:rFonts w:ascii="Times New Roman" w:hAnsi="Times New Roman" w:cs="Times New Roman"/>
          <w:i/>
          <w:iCs/>
          <w:noProof/>
          <w:sz w:val="24"/>
          <w:szCs w:val="24"/>
        </w:rPr>
        <w:t>Jurnal Konversi</w:t>
      </w:r>
      <w:r w:rsidRPr="006F176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F176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6F1762">
        <w:rPr>
          <w:rFonts w:ascii="Times New Roman" w:hAnsi="Times New Roman" w:cs="Times New Roman"/>
          <w:noProof/>
          <w:sz w:val="24"/>
          <w:szCs w:val="24"/>
        </w:rPr>
        <w:t>(1), 25.</w:t>
      </w:r>
    </w:p>
    <w:p w14:paraId="0328DBF5" w14:textId="0305F19C" w:rsidR="00D03FDA" w:rsidRDefault="008213CF" w:rsidP="000E0515">
      <w:pPr>
        <w:spacing w:line="360" w:lineRule="auto"/>
        <w:ind w:left="709" w:hanging="709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end"/>
      </w:r>
      <w:bookmarkEnd w:id="1"/>
    </w:p>
    <w:p w14:paraId="6489174B" w14:textId="77777777" w:rsidR="000E0515" w:rsidRDefault="000E0515" w:rsidP="000E0515">
      <w:pPr>
        <w:spacing w:line="360" w:lineRule="auto"/>
        <w:ind w:left="709" w:hanging="709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D202257" w14:textId="77777777" w:rsidR="00DC23FD" w:rsidRDefault="00DC23FD" w:rsidP="000E0515">
      <w:pPr>
        <w:spacing w:line="360" w:lineRule="auto"/>
        <w:ind w:left="709" w:hanging="709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3366632" w14:textId="77777777" w:rsidR="00674943" w:rsidRDefault="00674943" w:rsidP="000E0515">
      <w:pPr>
        <w:spacing w:line="360" w:lineRule="auto"/>
        <w:ind w:left="709" w:hanging="709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B7D1477" w14:textId="77777777" w:rsidR="00674943" w:rsidRDefault="00674943" w:rsidP="000E0515">
      <w:pPr>
        <w:spacing w:line="360" w:lineRule="auto"/>
        <w:ind w:left="709" w:hanging="709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36211F5" w14:textId="77777777" w:rsidR="00892F70" w:rsidRDefault="00892F70" w:rsidP="00E5003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C647FF0" w14:textId="77777777" w:rsidR="00DC23FD" w:rsidRDefault="00DC23FD" w:rsidP="00E5003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bookmarkStart w:id="5" w:name="_GoBack"/>
      <w:bookmarkEnd w:id="5"/>
    </w:p>
    <w:sectPr w:rsidR="00DC23FD" w:rsidSect="00BA0C03">
      <w:footerReference w:type="default" r:id="rId10"/>
      <w:pgSz w:w="11906" w:h="16838" w:code="9"/>
      <w:pgMar w:top="1701" w:right="1701" w:bottom="1701" w:left="2268" w:header="709" w:footer="709" w:gutter="0"/>
      <w:pgNumType w:start="55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54B075D" w14:textId="77777777" w:rsidR="00DC5E4E" w:rsidRDefault="00DC5E4E" w:rsidP="00155A09">
      <w:pPr>
        <w:spacing w:after="0" w:line="240" w:lineRule="auto"/>
      </w:pPr>
      <w:r>
        <w:separator/>
      </w:r>
    </w:p>
  </w:endnote>
  <w:endnote w:type="continuationSeparator" w:id="0">
    <w:p w14:paraId="2ABF2C65" w14:textId="77777777" w:rsidR="00DC5E4E" w:rsidRDefault="00DC5E4E" w:rsidP="00155A0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F4C0D51" w14:textId="585A4F5A" w:rsidR="00A317A5" w:rsidRDefault="00A317A5">
    <w:pPr>
      <w:pStyle w:val="Footer"/>
      <w:jc w:val="center"/>
    </w:pPr>
  </w:p>
  <w:p w14:paraId="43A7AC13" w14:textId="77777777" w:rsidR="00A317A5" w:rsidRPr="00155A09" w:rsidRDefault="00A317A5">
    <w:pPr>
      <w:pStyle w:val="Footer"/>
      <w:rPr>
        <w:rFonts w:ascii="Times New Roman" w:hAnsi="Times New Roman" w:cs="Times New Roman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0B4A460" w14:textId="77777777" w:rsidR="00DC5E4E" w:rsidRDefault="00DC5E4E" w:rsidP="00155A09">
      <w:pPr>
        <w:spacing w:after="0" w:line="240" w:lineRule="auto"/>
      </w:pPr>
      <w:r>
        <w:separator/>
      </w:r>
    </w:p>
  </w:footnote>
  <w:footnote w:type="continuationSeparator" w:id="0">
    <w:p w14:paraId="517420FA" w14:textId="77777777" w:rsidR="00DC5E4E" w:rsidRDefault="00DC5E4E" w:rsidP="00155A0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2"/>
    <w:multiLevelType w:val="hybridMultilevel"/>
    <w:tmpl w:val="30161200"/>
    <w:lvl w:ilvl="0" w:tplc="0032FC06">
      <w:start w:val="1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2D71F2A"/>
    <w:multiLevelType w:val="hybridMultilevel"/>
    <w:tmpl w:val="8AF4492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34801F9"/>
    <w:multiLevelType w:val="hybridMultilevel"/>
    <w:tmpl w:val="B1B0430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67149B3"/>
    <w:multiLevelType w:val="hybridMultilevel"/>
    <w:tmpl w:val="AB266D3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6E40E5E"/>
    <w:multiLevelType w:val="hybridMultilevel"/>
    <w:tmpl w:val="4574E818"/>
    <w:lvl w:ilvl="0" w:tplc="7A8A5DA0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789" w:hanging="360"/>
      </w:pPr>
    </w:lvl>
    <w:lvl w:ilvl="2" w:tplc="05C01918">
      <w:start w:val="1"/>
      <w:numFmt w:val="decimal"/>
      <w:lvlText w:val="%3."/>
      <w:lvlJc w:val="left"/>
      <w:pPr>
        <w:ind w:left="502" w:hanging="360"/>
      </w:pPr>
      <w:rPr>
        <w:rFonts w:hint="default"/>
      </w:rPr>
    </w:lvl>
    <w:lvl w:ilvl="3" w:tplc="90BAC4A6">
      <w:start w:val="1"/>
      <w:numFmt w:val="upperLetter"/>
      <w:lvlText w:val="(%4)"/>
      <w:lvlJc w:val="left"/>
      <w:pPr>
        <w:ind w:left="3229" w:hanging="360"/>
      </w:pPr>
      <w:rPr>
        <w:rFonts w:hint="default"/>
      </w:rPr>
    </w:lvl>
    <w:lvl w:ilvl="4" w:tplc="04090019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5">
    <w:nsid w:val="077C5E81"/>
    <w:multiLevelType w:val="multilevel"/>
    <w:tmpl w:val="6FFA6BF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>
    <w:nsid w:val="10B63894"/>
    <w:multiLevelType w:val="hybridMultilevel"/>
    <w:tmpl w:val="33383346"/>
    <w:lvl w:ilvl="0" w:tplc="6EA4ED04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10B64861"/>
    <w:multiLevelType w:val="multilevel"/>
    <w:tmpl w:val="0CB6FBD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15" w:hanging="55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  <w:b/>
        <w:i w:val="0"/>
        <w:color w:val="000000" w:themeColor="text1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>
    <w:nsid w:val="18EC38E5"/>
    <w:multiLevelType w:val="multilevel"/>
    <w:tmpl w:val="DD64D44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270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9">
    <w:nsid w:val="1CD370C4"/>
    <w:multiLevelType w:val="hybridMultilevel"/>
    <w:tmpl w:val="0366D3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F9B2368"/>
    <w:multiLevelType w:val="hybridMultilevel"/>
    <w:tmpl w:val="0D92F526"/>
    <w:lvl w:ilvl="0" w:tplc="FA565B38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30240D1"/>
    <w:multiLevelType w:val="hybridMultilevel"/>
    <w:tmpl w:val="C5561D56"/>
    <w:lvl w:ilvl="0" w:tplc="0409000F">
      <w:start w:val="1"/>
      <w:numFmt w:val="decimal"/>
      <w:lvlText w:val="%1."/>
      <w:lvlJc w:val="left"/>
      <w:pPr>
        <w:ind w:left="1494" w:hanging="360"/>
      </w:pPr>
    </w:lvl>
    <w:lvl w:ilvl="1" w:tplc="04090019">
      <w:start w:val="1"/>
      <w:numFmt w:val="lowerLetter"/>
      <w:lvlText w:val="%2."/>
      <w:lvlJc w:val="left"/>
      <w:pPr>
        <w:ind w:left="2214" w:hanging="360"/>
      </w:pPr>
    </w:lvl>
    <w:lvl w:ilvl="2" w:tplc="0409001B">
      <w:start w:val="1"/>
      <w:numFmt w:val="lowerRoman"/>
      <w:lvlText w:val="%3."/>
      <w:lvlJc w:val="right"/>
      <w:pPr>
        <w:ind w:left="2934" w:hanging="180"/>
      </w:pPr>
    </w:lvl>
    <w:lvl w:ilvl="3" w:tplc="0409000F">
      <w:start w:val="1"/>
      <w:numFmt w:val="decimal"/>
      <w:lvlText w:val="%4."/>
      <w:lvlJc w:val="left"/>
      <w:pPr>
        <w:ind w:left="3654" w:hanging="360"/>
      </w:pPr>
    </w:lvl>
    <w:lvl w:ilvl="4" w:tplc="04090019">
      <w:start w:val="1"/>
      <w:numFmt w:val="lowerLetter"/>
      <w:lvlText w:val="%5."/>
      <w:lvlJc w:val="left"/>
      <w:pPr>
        <w:ind w:left="4374" w:hanging="360"/>
      </w:pPr>
    </w:lvl>
    <w:lvl w:ilvl="5" w:tplc="0409001B">
      <w:start w:val="1"/>
      <w:numFmt w:val="lowerRoman"/>
      <w:lvlText w:val="%6."/>
      <w:lvlJc w:val="right"/>
      <w:pPr>
        <w:ind w:left="5094" w:hanging="180"/>
      </w:pPr>
    </w:lvl>
    <w:lvl w:ilvl="6" w:tplc="0409000F">
      <w:start w:val="1"/>
      <w:numFmt w:val="decimal"/>
      <w:lvlText w:val="%7."/>
      <w:lvlJc w:val="left"/>
      <w:pPr>
        <w:ind w:left="5814" w:hanging="360"/>
      </w:pPr>
    </w:lvl>
    <w:lvl w:ilvl="7" w:tplc="04090019">
      <w:start w:val="1"/>
      <w:numFmt w:val="lowerLetter"/>
      <w:lvlText w:val="%8."/>
      <w:lvlJc w:val="left"/>
      <w:pPr>
        <w:ind w:left="6534" w:hanging="360"/>
      </w:pPr>
    </w:lvl>
    <w:lvl w:ilvl="8" w:tplc="0409001B">
      <w:start w:val="1"/>
      <w:numFmt w:val="lowerRoman"/>
      <w:lvlText w:val="%9."/>
      <w:lvlJc w:val="right"/>
      <w:pPr>
        <w:ind w:left="7254" w:hanging="180"/>
      </w:pPr>
    </w:lvl>
  </w:abstractNum>
  <w:abstractNum w:abstractNumId="12">
    <w:nsid w:val="311D66C8"/>
    <w:multiLevelType w:val="hybridMultilevel"/>
    <w:tmpl w:val="6D7A3EB8"/>
    <w:lvl w:ilvl="0" w:tplc="773E2ADA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 w:val="0"/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16D65B4"/>
    <w:multiLevelType w:val="hybridMultilevel"/>
    <w:tmpl w:val="91C82986"/>
    <w:lvl w:ilvl="0" w:tplc="4A8E9C46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420B5C2D"/>
    <w:multiLevelType w:val="multilevel"/>
    <w:tmpl w:val="D2BE3D8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5">
    <w:nsid w:val="43083DB2"/>
    <w:multiLevelType w:val="hybridMultilevel"/>
    <w:tmpl w:val="493E2074"/>
    <w:lvl w:ilvl="0" w:tplc="3809000F">
      <w:start w:val="8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5B74264"/>
    <w:multiLevelType w:val="multilevel"/>
    <w:tmpl w:val="2F78938E"/>
    <w:lvl w:ilvl="0">
      <w:start w:val="1"/>
      <w:numFmt w:val="decimal"/>
      <w:lvlText w:val="%1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1">
      <w:start w:val="11"/>
      <w:numFmt w:val="decimal"/>
      <w:isLgl/>
      <w:lvlText w:val="%1.%2."/>
      <w:lvlJc w:val="left"/>
      <w:pPr>
        <w:ind w:left="480" w:hanging="480"/>
      </w:pPr>
    </w:lvl>
    <w:lvl w:ilvl="2">
      <w:start w:val="1"/>
      <w:numFmt w:val="decimal"/>
      <w:isLgl/>
      <w:lvlText w:val="%1.%2.%3."/>
      <w:lvlJc w:val="left"/>
      <w:pPr>
        <w:ind w:left="1800" w:hanging="720"/>
      </w:pPr>
    </w:lvl>
    <w:lvl w:ilvl="3">
      <w:start w:val="1"/>
      <w:numFmt w:val="decimal"/>
      <w:isLgl/>
      <w:lvlText w:val="%1.%2.%3.%4."/>
      <w:lvlJc w:val="left"/>
      <w:pPr>
        <w:ind w:left="1800" w:hanging="720"/>
      </w:pPr>
    </w:lvl>
    <w:lvl w:ilvl="4">
      <w:start w:val="1"/>
      <w:numFmt w:val="decimal"/>
      <w:isLgl/>
      <w:lvlText w:val="%1.%2.%3.%4.%5."/>
      <w:lvlJc w:val="left"/>
      <w:pPr>
        <w:ind w:left="2160" w:hanging="1080"/>
      </w:pPr>
    </w:lvl>
    <w:lvl w:ilvl="5">
      <w:start w:val="1"/>
      <w:numFmt w:val="decimal"/>
      <w:isLgl/>
      <w:lvlText w:val="%1.%2.%3.%4.%5.%6."/>
      <w:lvlJc w:val="left"/>
      <w:pPr>
        <w:ind w:left="2160" w:hanging="1080"/>
      </w:pPr>
    </w:lvl>
    <w:lvl w:ilvl="6">
      <w:start w:val="1"/>
      <w:numFmt w:val="decimal"/>
      <w:isLgl/>
      <w:lvlText w:val="%1.%2.%3.%4.%5.%6.%7."/>
      <w:lvlJc w:val="left"/>
      <w:pPr>
        <w:ind w:left="2520" w:hanging="1440"/>
      </w:pPr>
    </w:lvl>
    <w:lvl w:ilvl="7">
      <w:start w:val="1"/>
      <w:numFmt w:val="decimal"/>
      <w:isLgl/>
      <w:lvlText w:val="%1.%2.%3.%4.%5.%6.%7.%8."/>
      <w:lvlJc w:val="left"/>
      <w:pPr>
        <w:ind w:left="2520" w:hanging="1440"/>
      </w:pPr>
    </w:lvl>
    <w:lvl w:ilvl="8">
      <w:start w:val="1"/>
      <w:numFmt w:val="decimal"/>
      <w:isLgl/>
      <w:lvlText w:val="%1.%2.%3.%4.%5.%6.%7.%8.%9."/>
      <w:lvlJc w:val="left"/>
      <w:pPr>
        <w:ind w:left="2880" w:hanging="1800"/>
      </w:pPr>
    </w:lvl>
  </w:abstractNum>
  <w:abstractNum w:abstractNumId="17">
    <w:nsid w:val="48313BA8"/>
    <w:multiLevelType w:val="multilevel"/>
    <w:tmpl w:val="C4966B9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8">
    <w:nsid w:val="4AAC6AEB"/>
    <w:multiLevelType w:val="hybridMultilevel"/>
    <w:tmpl w:val="817CFAE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F61006E"/>
    <w:multiLevelType w:val="multilevel"/>
    <w:tmpl w:val="37D422F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>
    <w:nsid w:val="500929F3"/>
    <w:multiLevelType w:val="hybridMultilevel"/>
    <w:tmpl w:val="D3F4E21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52C21085"/>
    <w:multiLevelType w:val="hybridMultilevel"/>
    <w:tmpl w:val="020CFB7A"/>
    <w:lvl w:ilvl="0" w:tplc="C0C0149C">
      <w:start w:val="1"/>
      <w:numFmt w:val="lowerLetter"/>
      <w:lvlText w:val="%1."/>
      <w:lvlJc w:val="left"/>
      <w:pPr>
        <w:ind w:left="720" w:hanging="360"/>
      </w:pPr>
      <w:rPr>
        <w:rFonts w:eastAsiaTheme="minorHAnsi"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39B34D2"/>
    <w:multiLevelType w:val="hybridMultilevel"/>
    <w:tmpl w:val="D75CA5C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39D7F23"/>
    <w:multiLevelType w:val="hybridMultilevel"/>
    <w:tmpl w:val="6DBC22B6"/>
    <w:lvl w:ilvl="0" w:tplc="D6200C1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53BA4133"/>
    <w:multiLevelType w:val="hybridMultilevel"/>
    <w:tmpl w:val="DED2D712"/>
    <w:lvl w:ilvl="0" w:tplc="03D2FDA2">
      <w:start w:val="1"/>
      <w:numFmt w:val="lowerLetter"/>
      <w:lvlText w:val="%1."/>
      <w:lvlJc w:val="left"/>
      <w:pPr>
        <w:ind w:left="720" w:hanging="360"/>
      </w:pPr>
      <w:rPr>
        <w:rFonts w:eastAsiaTheme="minorHAnsi"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53A5F35"/>
    <w:multiLevelType w:val="hybridMultilevel"/>
    <w:tmpl w:val="E89417B4"/>
    <w:lvl w:ilvl="0" w:tplc="3809000F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7B205C7"/>
    <w:multiLevelType w:val="multilevel"/>
    <w:tmpl w:val="F0DA7F4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6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27">
    <w:nsid w:val="59F31B25"/>
    <w:multiLevelType w:val="multilevel"/>
    <w:tmpl w:val="3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8">
    <w:nsid w:val="5DED0925"/>
    <w:multiLevelType w:val="multilevel"/>
    <w:tmpl w:val="E0FA8BEE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9">
    <w:nsid w:val="607246DA"/>
    <w:multiLevelType w:val="hybridMultilevel"/>
    <w:tmpl w:val="3D7ACF3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0D80B25"/>
    <w:multiLevelType w:val="multilevel"/>
    <w:tmpl w:val="8CF65A5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31">
    <w:nsid w:val="629F4980"/>
    <w:multiLevelType w:val="multilevel"/>
    <w:tmpl w:val="D2C802F2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32">
    <w:nsid w:val="632720E8"/>
    <w:multiLevelType w:val="hybridMultilevel"/>
    <w:tmpl w:val="124ADD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6A3537E6"/>
    <w:multiLevelType w:val="hybridMultilevel"/>
    <w:tmpl w:val="6924EC5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931C13D0">
      <w:start w:val="1"/>
      <w:numFmt w:val="decimal"/>
      <w:lvlText w:val="%3."/>
      <w:lvlJc w:val="left"/>
      <w:pPr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731D630B"/>
    <w:multiLevelType w:val="hybridMultilevel"/>
    <w:tmpl w:val="370AE38E"/>
    <w:lvl w:ilvl="0" w:tplc="3809000F">
      <w:start w:val="7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46D51E5"/>
    <w:multiLevelType w:val="hybridMultilevel"/>
    <w:tmpl w:val="1646EA20"/>
    <w:lvl w:ilvl="0" w:tplc="A6B63BD0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771231D0"/>
    <w:multiLevelType w:val="hybridMultilevel"/>
    <w:tmpl w:val="F7760C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7AA96C41"/>
    <w:multiLevelType w:val="hybridMultilevel"/>
    <w:tmpl w:val="8EFA9C32"/>
    <w:lvl w:ilvl="0" w:tplc="F31E7318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7D2D054B"/>
    <w:multiLevelType w:val="multilevel"/>
    <w:tmpl w:val="15CECC9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9">
    <w:nsid w:val="7F595EAE"/>
    <w:multiLevelType w:val="multilevel"/>
    <w:tmpl w:val="0DEC86C6"/>
    <w:lvl w:ilvl="0">
      <w:start w:val="1"/>
      <w:numFmt w:val="none"/>
      <w:lvlText w:val="2.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num w:numId="1">
    <w:abstractNumId w:val="5"/>
  </w:num>
  <w:num w:numId="2">
    <w:abstractNumId w:val="26"/>
  </w:num>
  <w:num w:numId="3">
    <w:abstractNumId w:val="14"/>
  </w:num>
  <w:num w:numId="4">
    <w:abstractNumId w:val="8"/>
  </w:num>
  <w:num w:numId="5">
    <w:abstractNumId w:val="38"/>
  </w:num>
  <w:num w:numId="6">
    <w:abstractNumId w:val="39"/>
  </w:num>
  <w:num w:numId="7">
    <w:abstractNumId w:val="10"/>
  </w:num>
  <w:num w:numId="8">
    <w:abstractNumId w:val="6"/>
  </w:num>
  <w:num w:numId="9">
    <w:abstractNumId w:val="7"/>
  </w:num>
  <w:num w:numId="10">
    <w:abstractNumId w:val="33"/>
  </w:num>
  <w:num w:numId="11">
    <w:abstractNumId w:val="35"/>
  </w:num>
  <w:num w:numId="12">
    <w:abstractNumId w:val="2"/>
  </w:num>
  <w:num w:numId="13">
    <w:abstractNumId w:val="31"/>
  </w:num>
  <w:num w:numId="14">
    <w:abstractNumId w:val="4"/>
  </w:num>
  <w:num w:numId="15">
    <w:abstractNumId w:val="30"/>
  </w:num>
  <w:num w:numId="16">
    <w:abstractNumId w:val="22"/>
  </w:num>
  <w:num w:numId="17">
    <w:abstractNumId w:val="20"/>
  </w:num>
  <w:num w:numId="18">
    <w:abstractNumId w:val="27"/>
  </w:num>
  <w:num w:numId="19">
    <w:abstractNumId w:val="19"/>
  </w:num>
  <w:num w:numId="20">
    <w:abstractNumId w:val="28"/>
  </w:num>
  <w:num w:numId="21">
    <w:abstractNumId w:val="37"/>
  </w:num>
  <w:num w:numId="22">
    <w:abstractNumId w:val="23"/>
  </w:num>
  <w:num w:numId="23">
    <w:abstractNumId w:val="32"/>
  </w:num>
  <w:num w:numId="24">
    <w:abstractNumId w:val="11"/>
  </w:num>
  <w:num w:numId="25">
    <w:abstractNumId w:val="12"/>
  </w:num>
  <w:num w:numId="26">
    <w:abstractNumId w:val="36"/>
  </w:num>
  <w:num w:numId="27">
    <w:abstractNumId w:val="0"/>
  </w:num>
  <w:num w:numId="28">
    <w:abstractNumId w:val="9"/>
  </w:num>
  <w:num w:numId="29">
    <w:abstractNumId w:val="18"/>
  </w:num>
  <w:num w:numId="30">
    <w:abstractNumId w:val="21"/>
  </w:num>
  <w:num w:numId="31">
    <w:abstractNumId w:val="24"/>
  </w:num>
  <w:num w:numId="32">
    <w:abstractNumId w:val="16"/>
    <w:lvlOverride w:ilvl="0">
      <w:startOverride w:val="1"/>
    </w:lvlOverride>
    <w:lvlOverride w:ilvl="1">
      <w:startOverride w:val="1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9"/>
  </w:num>
  <w:num w:numId="34">
    <w:abstractNumId w:val="3"/>
  </w:num>
  <w:num w:numId="35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25"/>
  </w:num>
  <w:num w:numId="37">
    <w:abstractNumId w:val="1"/>
  </w:num>
  <w:num w:numId="38">
    <w:abstractNumId w:val="34"/>
  </w:num>
  <w:num w:numId="39">
    <w:abstractNumId w:val="17"/>
  </w:num>
  <w:num w:numId="40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B6F7D"/>
    <w:rsid w:val="0000324C"/>
    <w:rsid w:val="00005499"/>
    <w:rsid w:val="00005B41"/>
    <w:rsid w:val="00005F2D"/>
    <w:rsid w:val="0001007C"/>
    <w:rsid w:val="00010B7E"/>
    <w:rsid w:val="000125B0"/>
    <w:rsid w:val="000220B6"/>
    <w:rsid w:val="00024987"/>
    <w:rsid w:val="00025B83"/>
    <w:rsid w:val="0003082D"/>
    <w:rsid w:val="00037E34"/>
    <w:rsid w:val="00047009"/>
    <w:rsid w:val="0005050D"/>
    <w:rsid w:val="00050FBB"/>
    <w:rsid w:val="0005255F"/>
    <w:rsid w:val="00054BD5"/>
    <w:rsid w:val="00060CDB"/>
    <w:rsid w:val="000624BE"/>
    <w:rsid w:val="00062669"/>
    <w:rsid w:val="00065597"/>
    <w:rsid w:val="00073F6E"/>
    <w:rsid w:val="00076608"/>
    <w:rsid w:val="00080A04"/>
    <w:rsid w:val="00083B2C"/>
    <w:rsid w:val="00086637"/>
    <w:rsid w:val="000953AA"/>
    <w:rsid w:val="000A2F97"/>
    <w:rsid w:val="000A58C3"/>
    <w:rsid w:val="000A5D7A"/>
    <w:rsid w:val="000A653E"/>
    <w:rsid w:val="000A745B"/>
    <w:rsid w:val="000B3885"/>
    <w:rsid w:val="000B78FF"/>
    <w:rsid w:val="000C1E6C"/>
    <w:rsid w:val="000C717D"/>
    <w:rsid w:val="000D074C"/>
    <w:rsid w:val="000D6A68"/>
    <w:rsid w:val="000D770A"/>
    <w:rsid w:val="000E0515"/>
    <w:rsid w:val="000E0BF4"/>
    <w:rsid w:val="000E3D7F"/>
    <w:rsid w:val="000E47DC"/>
    <w:rsid w:val="000E6CA7"/>
    <w:rsid w:val="000E74BF"/>
    <w:rsid w:val="000F0449"/>
    <w:rsid w:val="000F1F8B"/>
    <w:rsid w:val="000F2EA5"/>
    <w:rsid w:val="000F2FE9"/>
    <w:rsid w:val="000F602A"/>
    <w:rsid w:val="000F729A"/>
    <w:rsid w:val="0010024B"/>
    <w:rsid w:val="0010461C"/>
    <w:rsid w:val="00107309"/>
    <w:rsid w:val="00110E6A"/>
    <w:rsid w:val="00111339"/>
    <w:rsid w:val="001113E7"/>
    <w:rsid w:val="00111AE6"/>
    <w:rsid w:val="001130B8"/>
    <w:rsid w:val="00115A68"/>
    <w:rsid w:val="00116A6A"/>
    <w:rsid w:val="001209C6"/>
    <w:rsid w:val="00121435"/>
    <w:rsid w:val="00124E93"/>
    <w:rsid w:val="001258E3"/>
    <w:rsid w:val="00131DE1"/>
    <w:rsid w:val="00132CCA"/>
    <w:rsid w:val="00134349"/>
    <w:rsid w:val="00135F63"/>
    <w:rsid w:val="001435C4"/>
    <w:rsid w:val="0015095A"/>
    <w:rsid w:val="00150F94"/>
    <w:rsid w:val="00155A09"/>
    <w:rsid w:val="001579F1"/>
    <w:rsid w:val="00160403"/>
    <w:rsid w:val="0016259D"/>
    <w:rsid w:val="00162A7A"/>
    <w:rsid w:val="00162E0A"/>
    <w:rsid w:val="00163367"/>
    <w:rsid w:val="00163FB5"/>
    <w:rsid w:val="001720D1"/>
    <w:rsid w:val="00180B2F"/>
    <w:rsid w:val="001812E2"/>
    <w:rsid w:val="00183706"/>
    <w:rsid w:val="001854CA"/>
    <w:rsid w:val="00185BE8"/>
    <w:rsid w:val="001863AA"/>
    <w:rsid w:val="00187C36"/>
    <w:rsid w:val="00190550"/>
    <w:rsid w:val="00190737"/>
    <w:rsid w:val="00191030"/>
    <w:rsid w:val="001952D3"/>
    <w:rsid w:val="001A0CAA"/>
    <w:rsid w:val="001A33DE"/>
    <w:rsid w:val="001A3781"/>
    <w:rsid w:val="001A42DB"/>
    <w:rsid w:val="001B1DA2"/>
    <w:rsid w:val="001B30FD"/>
    <w:rsid w:val="001B408B"/>
    <w:rsid w:val="001B50FE"/>
    <w:rsid w:val="001B675A"/>
    <w:rsid w:val="001C263B"/>
    <w:rsid w:val="001C4BFF"/>
    <w:rsid w:val="001D108A"/>
    <w:rsid w:val="001D1715"/>
    <w:rsid w:val="001D1D70"/>
    <w:rsid w:val="001D5EC6"/>
    <w:rsid w:val="001E1FFB"/>
    <w:rsid w:val="001E33D2"/>
    <w:rsid w:val="001F09E9"/>
    <w:rsid w:val="001F216A"/>
    <w:rsid w:val="001F21DC"/>
    <w:rsid w:val="001F2490"/>
    <w:rsid w:val="001F4384"/>
    <w:rsid w:val="001F4400"/>
    <w:rsid w:val="00200479"/>
    <w:rsid w:val="00201211"/>
    <w:rsid w:val="0020246A"/>
    <w:rsid w:val="002033D9"/>
    <w:rsid w:val="002054B4"/>
    <w:rsid w:val="00205CEF"/>
    <w:rsid w:val="00206BA7"/>
    <w:rsid w:val="00210373"/>
    <w:rsid w:val="0021169A"/>
    <w:rsid w:val="00213B0A"/>
    <w:rsid w:val="00214075"/>
    <w:rsid w:val="00226B7C"/>
    <w:rsid w:val="0023323A"/>
    <w:rsid w:val="00234111"/>
    <w:rsid w:val="00236D7C"/>
    <w:rsid w:val="002433E6"/>
    <w:rsid w:val="0024676C"/>
    <w:rsid w:val="00247A05"/>
    <w:rsid w:val="0025464D"/>
    <w:rsid w:val="00255188"/>
    <w:rsid w:val="0026184C"/>
    <w:rsid w:val="00263582"/>
    <w:rsid w:val="00266D77"/>
    <w:rsid w:val="00274D82"/>
    <w:rsid w:val="00281728"/>
    <w:rsid w:val="00283E10"/>
    <w:rsid w:val="00284888"/>
    <w:rsid w:val="00284965"/>
    <w:rsid w:val="002863E4"/>
    <w:rsid w:val="002865D5"/>
    <w:rsid w:val="0029196C"/>
    <w:rsid w:val="00292DD4"/>
    <w:rsid w:val="00293A93"/>
    <w:rsid w:val="0029405E"/>
    <w:rsid w:val="00294C5E"/>
    <w:rsid w:val="00297CB7"/>
    <w:rsid w:val="002B1469"/>
    <w:rsid w:val="002B1505"/>
    <w:rsid w:val="002B37C4"/>
    <w:rsid w:val="002B6E24"/>
    <w:rsid w:val="002C0562"/>
    <w:rsid w:val="002C2D06"/>
    <w:rsid w:val="002C65C9"/>
    <w:rsid w:val="002C6BEB"/>
    <w:rsid w:val="002D1517"/>
    <w:rsid w:val="002D258A"/>
    <w:rsid w:val="002D556A"/>
    <w:rsid w:val="002D5A54"/>
    <w:rsid w:val="002D5CEC"/>
    <w:rsid w:val="002D791F"/>
    <w:rsid w:val="002E0D74"/>
    <w:rsid w:val="002E1382"/>
    <w:rsid w:val="002E4674"/>
    <w:rsid w:val="002E4961"/>
    <w:rsid w:val="002F1504"/>
    <w:rsid w:val="002F2DEC"/>
    <w:rsid w:val="002F3FAB"/>
    <w:rsid w:val="002F40EF"/>
    <w:rsid w:val="002F4F10"/>
    <w:rsid w:val="002F4F36"/>
    <w:rsid w:val="00300F09"/>
    <w:rsid w:val="003017D9"/>
    <w:rsid w:val="00306B3A"/>
    <w:rsid w:val="00310F31"/>
    <w:rsid w:val="003119D6"/>
    <w:rsid w:val="0031331D"/>
    <w:rsid w:val="003142FB"/>
    <w:rsid w:val="003150E1"/>
    <w:rsid w:val="003207DA"/>
    <w:rsid w:val="003210BD"/>
    <w:rsid w:val="0032302A"/>
    <w:rsid w:val="00325BA1"/>
    <w:rsid w:val="003270F8"/>
    <w:rsid w:val="003279EC"/>
    <w:rsid w:val="003311EF"/>
    <w:rsid w:val="0033135A"/>
    <w:rsid w:val="0033530D"/>
    <w:rsid w:val="00341100"/>
    <w:rsid w:val="003424D3"/>
    <w:rsid w:val="003446E7"/>
    <w:rsid w:val="00351EBE"/>
    <w:rsid w:val="00352367"/>
    <w:rsid w:val="00353661"/>
    <w:rsid w:val="00356123"/>
    <w:rsid w:val="0036033C"/>
    <w:rsid w:val="00361336"/>
    <w:rsid w:val="0036180B"/>
    <w:rsid w:val="00363DB8"/>
    <w:rsid w:val="00364572"/>
    <w:rsid w:val="00367240"/>
    <w:rsid w:val="0037420C"/>
    <w:rsid w:val="00375DD2"/>
    <w:rsid w:val="00376098"/>
    <w:rsid w:val="00380A3B"/>
    <w:rsid w:val="00381AF1"/>
    <w:rsid w:val="00382E8F"/>
    <w:rsid w:val="00385443"/>
    <w:rsid w:val="0039019D"/>
    <w:rsid w:val="00392ECB"/>
    <w:rsid w:val="0039300D"/>
    <w:rsid w:val="003A2573"/>
    <w:rsid w:val="003A381F"/>
    <w:rsid w:val="003A66A6"/>
    <w:rsid w:val="003A6776"/>
    <w:rsid w:val="003A73CC"/>
    <w:rsid w:val="003B35F9"/>
    <w:rsid w:val="003B6FB1"/>
    <w:rsid w:val="003C27F8"/>
    <w:rsid w:val="003D3876"/>
    <w:rsid w:val="003D4DEF"/>
    <w:rsid w:val="003D543F"/>
    <w:rsid w:val="003E216C"/>
    <w:rsid w:val="003E71A6"/>
    <w:rsid w:val="00402B63"/>
    <w:rsid w:val="00402E61"/>
    <w:rsid w:val="0040467C"/>
    <w:rsid w:val="004108AC"/>
    <w:rsid w:val="00410DDF"/>
    <w:rsid w:val="00415480"/>
    <w:rsid w:val="004165BA"/>
    <w:rsid w:val="00416904"/>
    <w:rsid w:val="00421003"/>
    <w:rsid w:val="0042478B"/>
    <w:rsid w:val="00425586"/>
    <w:rsid w:val="00427EA9"/>
    <w:rsid w:val="0043044C"/>
    <w:rsid w:val="00431DA8"/>
    <w:rsid w:val="00432967"/>
    <w:rsid w:val="00433626"/>
    <w:rsid w:val="00443DF7"/>
    <w:rsid w:val="00444B2B"/>
    <w:rsid w:val="00446B06"/>
    <w:rsid w:val="0044791B"/>
    <w:rsid w:val="00447D2A"/>
    <w:rsid w:val="004505E9"/>
    <w:rsid w:val="0045218C"/>
    <w:rsid w:val="004561E8"/>
    <w:rsid w:val="00464321"/>
    <w:rsid w:val="004656AB"/>
    <w:rsid w:val="004662AE"/>
    <w:rsid w:val="00466B8C"/>
    <w:rsid w:val="004728B8"/>
    <w:rsid w:val="00472928"/>
    <w:rsid w:val="004732B6"/>
    <w:rsid w:val="00474377"/>
    <w:rsid w:val="00475686"/>
    <w:rsid w:val="0048104E"/>
    <w:rsid w:val="00481B19"/>
    <w:rsid w:val="004829AF"/>
    <w:rsid w:val="00483DB5"/>
    <w:rsid w:val="00484578"/>
    <w:rsid w:val="00484C37"/>
    <w:rsid w:val="00485859"/>
    <w:rsid w:val="00486CFE"/>
    <w:rsid w:val="0049077E"/>
    <w:rsid w:val="00491FFB"/>
    <w:rsid w:val="00492DE5"/>
    <w:rsid w:val="004A2C1C"/>
    <w:rsid w:val="004A61CC"/>
    <w:rsid w:val="004B1C6C"/>
    <w:rsid w:val="004B1F38"/>
    <w:rsid w:val="004B4DB2"/>
    <w:rsid w:val="004B6C48"/>
    <w:rsid w:val="004C34C3"/>
    <w:rsid w:val="004D044C"/>
    <w:rsid w:val="004D0A45"/>
    <w:rsid w:val="004D0D6C"/>
    <w:rsid w:val="004D2866"/>
    <w:rsid w:val="004D30F5"/>
    <w:rsid w:val="004D32C4"/>
    <w:rsid w:val="004D67D9"/>
    <w:rsid w:val="004D6B75"/>
    <w:rsid w:val="004D7974"/>
    <w:rsid w:val="004D7A5E"/>
    <w:rsid w:val="004E3EDC"/>
    <w:rsid w:val="004E45FC"/>
    <w:rsid w:val="004E64FC"/>
    <w:rsid w:val="004F0C00"/>
    <w:rsid w:val="004F0FC0"/>
    <w:rsid w:val="004F2B4C"/>
    <w:rsid w:val="004F40C1"/>
    <w:rsid w:val="004F65D3"/>
    <w:rsid w:val="004F6E14"/>
    <w:rsid w:val="00501320"/>
    <w:rsid w:val="00504785"/>
    <w:rsid w:val="00505518"/>
    <w:rsid w:val="00506CA2"/>
    <w:rsid w:val="00507DC4"/>
    <w:rsid w:val="0051007C"/>
    <w:rsid w:val="0051212A"/>
    <w:rsid w:val="005121A0"/>
    <w:rsid w:val="005142CE"/>
    <w:rsid w:val="00516DE4"/>
    <w:rsid w:val="00526CE1"/>
    <w:rsid w:val="005348E5"/>
    <w:rsid w:val="005351B2"/>
    <w:rsid w:val="00535B4F"/>
    <w:rsid w:val="00543C68"/>
    <w:rsid w:val="005455DE"/>
    <w:rsid w:val="00550343"/>
    <w:rsid w:val="0055448C"/>
    <w:rsid w:val="00555DA9"/>
    <w:rsid w:val="00561006"/>
    <w:rsid w:val="0056117D"/>
    <w:rsid w:val="005611B4"/>
    <w:rsid w:val="00566834"/>
    <w:rsid w:val="005752D4"/>
    <w:rsid w:val="0057557D"/>
    <w:rsid w:val="00582335"/>
    <w:rsid w:val="00586118"/>
    <w:rsid w:val="00594752"/>
    <w:rsid w:val="005956F4"/>
    <w:rsid w:val="00597B7F"/>
    <w:rsid w:val="00597CB6"/>
    <w:rsid w:val="005A3482"/>
    <w:rsid w:val="005A4C86"/>
    <w:rsid w:val="005A6C7E"/>
    <w:rsid w:val="005C0A4C"/>
    <w:rsid w:val="005C1754"/>
    <w:rsid w:val="005C332D"/>
    <w:rsid w:val="005C3415"/>
    <w:rsid w:val="005C4672"/>
    <w:rsid w:val="005C4DF9"/>
    <w:rsid w:val="005C5972"/>
    <w:rsid w:val="005D19B1"/>
    <w:rsid w:val="005D21B0"/>
    <w:rsid w:val="005E1BC2"/>
    <w:rsid w:val="005E3653"/>
    <w:rsid w:val="005E42F8"/>
    <w:rsid w:val="005F1D96"/>
    <w:rsid w:val="005F5E65"/>
    <w:rsid w:val="005F6E28"/>
    <w:rsid w:val="005F76F1"/>
    <w:rsid w:val="00601C10"/>
    <w:rsid w:val="006025BD"/>
    <w:rsid w:val="00603AC0"/>
    <w:rsid w:val="00604059"/>
    <w:rsid w:val="00605D1C"/>
    <w:rsid w:val="00606964"/>
    <w:rsid w:val="00607708"/>
    <w:rsid w:val="006100A6"/>
    <w:rsid w:val="00610594"/>
    <w:rsid w:val="00610A2E"/>
    <w:rsid w:val="00610C35"/>
    <w:rsid w:val="00611671"/>
    <w:rsid w:val="00614499"/>
    <w:rsid w:val="00617201"/>
    <w:rsid w:val="00617E1D"/>
    <w:rsid w:val="0062106E"/>
    <w:rsid w:val="00625584"/>
    <w:rsid w:val="00626EBC"/>
    <w:rsid w:val="00632FA5"/>
    <w:rsid w:val="00634627"/>
    <w:rsid w:val="00635196"/>
    <w:rsid w:val="006371E3"/>
    <w:rsid w:val="00640205"/>
    <w:rsid w:val="00642899"/>
    <w:rsid w:val="00643D70"/>
    <w:rsid w:val="00646792"/>
    <w:rsid w:val="00647978"/>
    <w:rsid w:val="00651A0E"/>
    <w:rsid w:val="00652663"/>
    <w:rsid w:val="00653A0A"/>
    <w:rsid w:val="00653B46"/>
    <w:rsid w:val="0065751B"/>
    <w:rsid w:val="00660097"/>
    <w:rsid w:val="00666B24"/>
    <w:rsid w:val="00674943"/>
    <w:rsid w:val="0068076F"/>
    <w:rsid w:val="006828F4"/>
    <w:rsid w:val="00682D5F"/>
    <w:rsid w:val="006842D5"/>
    <w:rsid w:val="006858C7"/>
    <w:rsid w:val="00694968"/>
    <w:rsid w:val="006964E6"/>
    <w:rsid w:val="0069730E"/>
    <w:rsid w:val="006A0F0E"/>
    <w:rsid w:val="006A2E0A"/>
    <w:rsid w:val="006A4EC8"/>
    <w:rsid w:val="006A6C49"/>
    <w:rsid w:val="006B17EA"/>
    <w:rsid w:val="006B499F"/>
    <w:rsid w:val="006B62CB"/>
    <w:rsid w:val="006B6ECA"/>
    <w:rsid w:val="006C1560"/>
    <w:rsid w:val="006C6605"/>
    <w:rsid w:val="006C6F2E"/>
    <w:rsid w:val="006C739C"/>
    <w:rsid w:val="006C78EA"/>
    <w:rsid w:val="006D0C8E"/>
    <w:rsid w:val="006D3724"/>
    <w:rsid w:val="006D5EA3"/>
    <w:rsid w:val="006E0502"/>
    <w:rsid w:val="006E0AFE"/>
    <w:rsid w:val="006E68C1"/>
    <w:rsid w:val="006E75C1"/>
    <w:rsid w:val="006E788A"/>
    <w:rsid w:val="006F299D"/>
    <w:rsid w:val="006F328D"/>
    <w:rsid w:val="00700D49"/>
    <w:rsid w:val="00701F46"/>
    <w:rsid w:val="0070291C"/>
    <w:rsid w:val="00703671"/>
    <w:rsid w:val="007049A0"/>
    <w:rsid w:val="0070670B"/>
    <w:rsid w:val="007104C0"/>
    <w:rsid w:val="00723E81"/>
    <w:rsid w:val="00726598"/>
    <w:rsid w:val="00726FE2"/>
    <w:rsid w:val="0073669D"/>
    <w:rsid w:val="00737358"/>
    <w:rsid w:val="00742BAA"/>
    <w:rsid w:val="00742FDF"/>
    <w:rsid w:val="0074790B"/>
    <w:rsid w:val="007512EB"/>
    <w:rsid w:val="00755CBC"/>
    <w:rsid w:val="007629E6"/>
    <w:rsid w:val="00762CAA"/>
    <w:rsid w:val="00762F05"/>
    <w:rsid w:val="007630F5"/>
    <w:rsid w:val="00765507"/>
    <w:rsid w:val="00765BD2"/>
    <w:rsid w:val="0076715E"/>
    <w:rsid w:val="00767D85"/>
    <w:rsid w:val="00774E0D"/>
    <w:rsid w:val="007776BD"/>
    <w:rsid w:val="00777FC3"/>
    <w:rsid w:val="007836E1"/>
    <w:rsid w:val="00784A4F"/>
    <w:rsid w:val="00784D57"/>
    <w:rsid w:val="0078537F"/>
    <w:rsid w:val="00785637"/>
    <w:rsid w:val="0078622C"/>
    <w:rsid w:val="00790B0E"/>
    <w:rsid w:val="00795BBA"/>
    <w:rsid w:val="007A1ADE"/>
    <w:rsid w:val="007A20B9"/>
    <w:rsid w:val="007A24CA"/>
    <w:rsid w:val="007A4314"/>
    <w:rsid w:val="007B15A6"/>
    <w:rsid w:val="007B45FF"/>
    <w:rsid w:val="007B6527"/>
    <w:rsid w:val="007C1CD3"/>
    <w:rsid w:val="007C3A8F"/>
    <w:rsid w:val="007C46AE"/>
    <w:rsid w:val="007C5CD7"/>
    <w:rsid w:val="007C5F6B"/>
    <w:rsid w:val="007C65A6"/>
    <w:rsid w:val="007C7D3D"/>
    <w:rsid w:val="007D0AEF"/>
    <w:rsid w:val="007D23CD"/>
    <w:rsid w:val="007D32B6"/>
    <w:rsid w:val="007E096E"/>
    <w:rsid w:val="007E1293"/>
    <w:rsid w:val="007E1FCF"/>
    <w:rsid w:val="007E2488"/>
    <w:rsid w:val="007E54C1"/>
    <w:rsid w:val="007F15E2"/>
    <w:rsid w:val="007F21E0"/>
    <w:rsid w:val="007F548A"/>
    <w:rsid w:val="007F72B8"/>
    <w:rsid w:val="00800295"/>
    <w:rsid w:val="00800E0A"/>
    <w:rsid w:val="0080471B"/>
    <w:rsid w:val="008110F5"/>
    <w:rsid w:val="008113AF"/>
    <w:rsid w:val="00813FEA"/>
    <w:rsid w:val="0081448D"/>
    <w:rsid w:val="00814FAD"/>
    <w:rsid w:val="00815C06"/>
    <w:rsid w:val="00815FE5"/>
    <w:rsid w:val="0081673F"/>
    <w:rsid w:val="008213CF"/>
    <w:rsid w:val="00821C81"/>
    <w:rsid w:val="0082214F"/>
    <w:rsid w:val="00822D52"/>
    <w:rsid w:val="00823759"/>
    <w:rsid w:val="00823F00"/>
    <w:rsid w:val="0083014A"/>
    <w:rsid w:val="00831A9B"/>
    <w:rsid w:val="00837C26"/>
    <w:rsid w:val="008403A5"/>
    <w:rsid w:val="0084133A"/>
    <w:rsid w:val="008422DE"/>
    <w:rsid w:val="00842D0C"/>
    <w:rsid w:val="00842F1A"/>
    <w:rsid w:val="00851DF8"/>
    <w:rsid w:val="00853591"/>
    <w:rsid w:val="0085425F"/>
    <w:rsid w:val="00860AEF"/>
    <w:rsid w:val="00860C57"/>
    <w:rsid w:val="00861094"/>
    <w:rsid w:val="00862E9B"/>
    <w:rsid w:val="00867FAB"/>
    <w:rsid w:val="00872F8E"/>
    <w:rsid w:val="008737CF"/>
    <w:rsid w:val="00874502"/>
    <w:rsid w:val="0088125D"/>
    <w:rsid w:val="00881EB7"/>
    <w:rsid w:val="00890087"/>
    <w:rsid w:val="00892F70"/>
    <w:rsid w:val="0089597A"/>
    <w:rsid w:val="008A2C7C"/>
    <w:rsid w:val="008A3481"/>
    <w:rsid w:val="008A5B04"/>
    <w:rsid w:val="008A60DE"/>
    <w:rsid w:val="008A75AD"/>
    <w:rsid w:val="008B15A6"/>
    <w:rsid w:val="008B2648"/>
    <w:rsid w:val="008B4C18"/>
    <w:rsid w:val="008B5875"/>
    <w:rsid w:val="008B76B8"/>
    <w:rsid w:val="008C149D"/>
    <w:rsid w:val="008C367D"/>
    <w:rsid w:val="008C44EE"/>
    <w:rsid w:val="008C547E"/>
    <w:rsid w:val="008D1B59"/>
    <w:rsid w:val="008D2BC4"/>
    <w:rsid w:val="008D4B0F"/>
    <w:rsid w:val="008D62D1"/>
    <w:rsid w:val="008E078E"/>
    <w:rsid w:val="008E4E02"/>
    <w:rsid w:val="008E5C2C"/>
    <w:rsid w:val="008F3115"/>
    <w:rsid w:val="008F31C8"/>
    <w:rsid w:val="008F42B1"/>
    <w:rsid w:val="008F4567"/>
    <w:rsid w:val="008F5438"/>
    <w:rsid w:val="008F6961"/>
    <w:rsid w:val="00900677"/>
    <w:rsid w:val="00902667"/>
    <w:rsid w:val="009036CC"/>
    <w:rsid w:val="009037BC"/>
    <w:rsid w:val="009053CB"/>
    <w:rsid w:val="009065AD"/>
    <w:rsid w:val="00906B44"/>
    <w:rsid w:val="00916C83"/>
    <w:rsid w:val="009175F6"/>
    <w:rsid w:val="009212C7"/>
    <w:rsid w:val="009219E4"/>
    <w:rsid w:val="0092328E"/>
    <w:rsid w:val="00923CB2"/>
    <w:rsid w:val="00923D5C"/>
    <w:rsid w:val="00924A8B"/>
    <w:rsid w:val="009306B4"/>
    <w:rsid w:val="00930C6D"/>
    <w:rsid w:val="00932502"/>
    <w:rsid w:val="009339A4"/>
    <w:rsid w:val="00934024"/>
    <w:rsid w:val="009342F1"/>
    <w:rsid w:val="009360F4"/>
    <w:rsid w:val="00937AD0"/>
    <w:rsid w:val="00937BBF"/>
    <w:rsid w:val="00941CAE"/>
    <w:rsid w:val="009422E1"/>
    <w:rsid w:val="009462CC"/>
    <w:rsid w:val="00947116"/>
    <w:rsid w:val="009507E2"/>
    <w:rsid w:val="009556C5"/>
    <w:rsid w:val="009567C4"/>
    <w:rsid w:val="0095750B"/>
    <w:rsid w:val="00961D0C"/>
    <w:rsid w:val="00963E66"/>
    <w:rsid w:val="00973212"/>
    <w:rsid w:val="009756BA"/>
    <w:rsid w:val="00975C3A"/>
    <w:rsid w:val="0097656E"/>
    <w:rsid w:val="009770B6"/>
    <w:rsid w:val="00977111"/>
    <w:rsid w:val="00980C11"/>
    <w:rsid w:val="00982115"/>
    <w:rsid w:val="009835B2"/>
    <w:rsid w:val="00992AC4"/>
    <w:rsid w:val="00994B46"/>
    <w:rsid w:val="0099761F"/>
    <w:rsid w:val="009A52CD"/>
    <w:rsid w:val="009A64C1"/>
    <w:rsid w:val="009A75AE"/>
    <w:rsid w:val="009B088D"/>
    <w:rsid w:val="009B2D58"/>
    <w:rsid w:val="009B70E3"/>
    <w:rsid w:val="009C0013"/>
    <w:rsid w:val="009C05DB"/>
    <w:rsid w:val="009C0DC5"/>
    <w:rsid w:val="009C1A4D"/>
    <w:rsid w:val="009C1A5E"/>
    <w:rsid w:val="009C23B9"/>
    <w:rsid w:val="009C2743"/>
    <w:rsid w:val="009C411D"/>
    <w:rsid w:val="009C4FF9"/>
    <w:rsid w:val="009C5005"/>
    <w:rsid w:val="009D2B53"/>
    <w:rsid w:val="009D30C8"/>
    <w:rsid w:val="009D5D6C"/>
    <w:rsid w:val="009E6EA0"/>
    <w:rsid w:val="009F0C55"/>
    <w:rsid w:val="009F6C5B"/>
    <w:rsid w:val="009F7BC7"/>
    <w:rsid w:val="009F7F23"/>
    <w:rsid w:val="00A028ED"/>
    <w:rsid w:val="00A07352"/>
    <w:rsid w:val="00A11659"/>
    <w:rsid w:val="00A12F64"/>
    <w:rsid w:val="00A136C8"/>
    <w:rsid w:val="00A158AE"/>
    <w:rsid w:val="00A22337"/>
    <w:rsid w:val="00A22FC8"/>
    <w:rsid w:val="00A24A4B"/>
    <w:rsid w:val="00A25B9B"/>
    <w:rsid w:val="00A30186"/>
    <w:rsid w:val="00A311CA"/>
    <w:rsid w:val="00A314CE"/>
    <w:rsid w:val="00A317A5"/>
    <w:rsid w:val="00A31A6E"/>
    <w:rsid w:val="00A34C41"/>
    <w:rsid w:val="00A35BD2"/>
    <w:rsid w:val="00A36358"/>
    <w:rsid w:val="00A36BCA"/>
    <w:rsid w:val="00A37508"/>
    <w:rsid w:val="00A41552"/>
    <w:rsid w:val="00A43195"/>
    <w:rsid w:val="00A448A0"/>
    <w:rsid w:val="00A51351"/>
    <w:rsid w:val="00A51C8D"/>
    <w:rsid w:val="00A54694"/>
    <w:rsid w:val="00A552B1"/>
    <w:rsid w:val="00A5593F"/>
    <w:rsid w:val="00A6424C"/>
    <w:rsid w:val="00A66333"/>
    <w:rsid w:val="00A66FD3"/>
    <w:rsid w:val="00A7220F"/>
    <w:rsid w:val="00A7230D"/>
    <w:rsid w:val="00A77B0D"/>
    <w:rsid w:val="00A82CA6"/>
    <w:rsid w:val="00A862B9"/>
    <w:rsid w:val="00A90613"/>
    <w:rsid w:val="00A917E5"/>
    <w:rsid w:val="00A95BF6"/>
    <w:rsid w:val="00AA1EA0"/>
    <w:rsid w:val="00AA6ACA"/>
    <w:rsid w:val="00AA6E35"/>
    <w:rsid w:val="00AA71CB"/>
    <w:rsid w:val="00AB0FE1"/>
    <w:rsid w:val="00AB1ABC"/>
    <w:rsid w:val="00AB6DF4"/>
    <w:rsid w:val="00AB6F7D"/>
    <w:rsid w:val="00AB7C11"/>
    <w:rsid w:val="00AC04B3"/>
    <w:rsid w:val="00AC13C0"/>
    <w:rsid w:val="00AC1CD6"/>
    <w:rsid w:val="00AC3AAB"/>
    <w:rsid w:val="00AD1332"/>
    <w:rsid w:val="00AD3A52"/>
    <w:rsid w:val="00AD44A6"/>
    <w:rsid w:val="00AD457E"/>
    <w:rsid w:val="00AD49EE"/>
    <w:rsid w:val="00AD6C53"/>
    <w:rsid w:val="00AE132D"/>
    <w:rsid w:val="00AE25FC"/>
    <w:rsid w:val="00AE4B30"/>
    <w:rsid w:val="00AE4C8E"/>
    <w:rsid w:val="00AE5785"/>
    <w:rsid w:val="00AF2DC2"/>
    <w:rsid w:val="00AF3509"/>
    <w:rsid w:val="00AF6A83"/>
    <w:rsid w:val="00AF76C6"/>
    <w:rsid w:val="00B0453C"/>
    <w:rsid w:val="00B06473"/>
    <w:rsid w:val="00B06CFB"/>
    <w:rsid w:val="00B115BC"/>
    <w:rsid w:val="00B131CE"/>
    <w:rsid w:val="00B1786A"/>
    <w:rsid w:val="00B21059"/>
    <w:rsid w:val="00B219AB"/>
    <w:rsid w:val="00B236E2"/>
    <w:rsid w:val="00B27616"/>
    <w:rsid w:val="00B35CCA"/>
    <w:rsid w:val="00B4097D"/>
    <w:rsid w:val="00B41341"/>
    <w:rsid w:val="00B4190D"/>
    <w:rsid w:val="00B43D73"/>
    <w:rsid w:val="00B4586C"/>
    <w:rsid w:val="00B473F7"/>
    <w:rsid w:val="00B47524"/>
    <w:rsid w:val="00B51712"/>
    <w:rsid w:val="00B51B90"/>
    <w:rsid w:val="00B53816"/>
    <w:rsid w:val="00B54752"/>
    <w:rsid w:val="00B55EF3"/>
    <w:rsid w:val="00B562BA"/>
    <w:rsid w:val="00B56349"/>
    <w:rsid w:val="00B67DFE"/>
    <w:rsid w:val="00B70710"/>
    <w:rsid w:val="00B70797"/>
    <w:rsid w:val="00B710C3"/>
    <w:rsid w:val="00B72445"/>
    <w:rsid w:val="00B73325"/>
    <w:rsid w:val="00B75CFB"/>
    <w:rsid w:val="00B773F2"/>
    <w:rsid w:val="00B77FAC"/>
    <w:rsid w:val="00B817EA"/>
    <w:rsid w:val="00B83700"/>
    <w:rsid w:val="00B926E7"/>
    <w:rsid w:val="00B92946"/>
    <w:rsid w:val="00B937E5"/>
    <w:rsid w:val="00B94F31"/>
    <w:rsid w:val="00B96045"/>
    <w:rsid w:val="00B97B8E"/>
    <w:rsid w:val="00BA0C03"/>
    <w:rsid w:val="00BA600E"/>
    <w:rsid w:val="00BB1367"/>
    <w:rsid w:val="00BB223C"/>
    <w:rsid w:val="00BC200A"/>
    <w:rsid w:val="00BC4D3E"/>
    <w:rsid w:val="00BC59A1"/>
    <w:rsid w:val="00BC6340"/>
    <w:rsid w:val="00BC6C08"/>
    <w:rsid w:val="00BD6C0C"/>
    <w:rsid w:val="00BE13CB"/>
    <w:rsid w:val="00BE674D"/>
    <w:rsid w:val="00BE6D50"/>
    <w:rsid w:val="00BE7C6E"/>
    <w:rsid w:val="00BF11F7"/>
    <w:rsid w:val="00BF52C8"/>
    <w:rsid w:val="00C04038"/>
    <w:rsid w:val="00C041CD"/>
    <w:rsid w:val="00C05067"/>
    <w:rsid w:val="00C059D2"/>
    <w:rsid w:val="00C061AA"/>
    <w:rsid w:val="00C0786B"/>
    <w:rsid w:val="00C07F44"/>
    <w:rsid w:val="00C12D24"/>
    <w:rsid w:val="00C144BF"/>
    <w:rsid w:val="00C239BA"/>
    <w:rsid w:val="00C24016"/>
    <w:rsid w:val="00C27921"/>
    <w:rsid w:val="00C34700"/>
    <w:rsid w:val="00C34B07"/>
    <w:rsid w:val="00C473B9"/>
    <w:rsid w:val="00C475D7"/>
    <w:rsid w:val="00C5287C"/>
    <w:rsid w:val="00C53035"/>
    <w:rsid w:val="00C54A55"/>
    <w:rsid w:val="00C57C5A"/>
    <w:rsid w:val="00C60AD6"/>
    <w:rsid w:val="00C62DA6"/>
    <w:rsid w:val="00C6328D"/>
    <w:rsid w:val="00C66D0E"/>
    <w:rsid w:val="00C66D71"/>
    <w:rsid w:val="00C71471"/>
    <w:rsid w:val="00C73261"/>
    <w:rsid w:val="00C7542C"/>
    <w:rsid w:val="00C850C4"/>
    <w:rsid w:val="00C851B6"/>
    <w:rsid w:val="00C932C0"/>
    <w:rsid w:val="00C9356A"/>
    <w:rsid w:val="00C94B41"/>
    <w:rsid w:val="00C95ED1"/>
    <w:rsid w:val="00C97B8B"/>
    <w:rsid w:val="00CA3367"/>
    <w:rsid w:val="00CA61EE"/>
    <w:rsid w:val="00CA671A"/>
    <w:rsid w:val="00CA7804"/>
    <w:rsid w:val="00CB0354"/>
    <w:rsid w:val="00CB1A60"/>
    <w:rsid w:val="00CB1DE8"/>
    <w:rsid w:val="00CB2537"/>
    <w:rsid w:val="00CB30B4"/>
    <w:rsid w:val="00CB329E"/>
    <w:rsid w:val="00CB3614"/>
    <w:rsid w:val="00CB72C4"/>
    <w:rsid w:val="00CB75F3"/>
    <w:rsid w:val="00CB763F"/>
    <w:rsid w:val="00CB7FF2"/>
    <w:rsid w:val="00CC0171"/>
    <w:rsid w:val="00CC0418"/>
    <w:rsid w:val="00CC18A6"/>
    <w:rsid w:val="00CC4F83"/>
    <w:rsid w:val="00CC6C6B"/>
    <w:rsid w:val="00CD42A9"/>
    <w:rsid w:val="00CE07B1"/>
    <w:rsid w:val="00CE1CBF"/>
    <w:rsid w:val="00CE2DAA"/>
    <w:rsid w:val="00CE387D"/>
    <w:rsid w:val="00CE4F6F"/>
    <w:rsid w:val="00CE6418"/>
    <w:rsid w:val="00CF4C15"/>
    <w:rsid w:val="00CF5232"/>
    <w:rsid w:val="00CF742D"/>
    <w:rsid w:val="00D014CD"/>
    <w:rsid w:val="00D031FD"/>
    <w:rsid w:val="00D03AF6"/>
    <w:rsid w:val="00D03FDA"/>
    <w:rsid w:val="00D0462F"/>
    <w:rsid w:val="00D0529A"/>
    <w:rsid w:val="00D06C83"/>
    <w:rsid w:val="00D07BBF"/>
    <w:rsid w:val="00D126CE"/>
    <w:rsid w:val="00D13669"/>
    <w:rsid w:val="00D15396"/>
    <w:rsid w:val="00D15509"/>
    <w:rsid w:val="00D16116"/>
    <w:rsid w:val="00D168AB"/>
    <w:rsid w:val="00D20244"/>
    <w:rsid w:val="00D21CA0"/>
    <w:rsid w:val="00D234E7"/>
    <w:rsid w:val="00D240D5"/>
    <w:rsid w:val="00D31937"/>
    <w:rsid w:val="00D33570"/>
    <w:rsid w:val="00D340B7"/>
    <w:rsid w:val="00D35753"/>
    <w:rsid w:val="00D36CED"/>
    <w:rsid w:val="00D40165"/>
    <w:rsid w:val="00D403DC"/>
    <w:rsid w:val="00D404FE"/>
    <w:rsid w:val="00D41DE2"/>
    <w:rsid w:val="00D4276B"/>
    <w:rsid w:val="00D42EE5"/>
    <w:rsid w:val="00D450F0"/>
    <w:rsid w:val="00D453C8"/>
    <w:rsid w:val="00D45557"/>
    <w:rsid w:val="00D4748F"/>
    <w:rsid w:val="00D503E4"/>
    <w:rsid w:val="00D5644A"/>
    <w:rsid w:val="00D57E2B"/>
    <w:rsid w:val="00D63931"/>
    <w:rsid w:val="00D64152"/>
    <w:rsid w:val="00D67241"/>
    <w:rsid w:val="00D705B1"/>
    <w:rsid w:val="00D729CF"/>
    <w:rsid w:val="00D738DE"/>
    <w:rsid w:val="00D73F18"/>
    <w:rsid w:val="00D758BA"/>
    <w:rsid w:val="00D778F6"/>
    <w:rsid w:val="00D812F3"/>
    <w:rsid w:val="00D83C8F"/>
    <w:rsid w:val="00D874A1"/>
    <w:rsid w:val="00D91215"/>
    <w:rsid w:val="00D91FE7"/>
    <w:rsid w:val="00D95046"/>
    <w:rsid w:val="00D963C3"/>
    <w:rsid w:val="00D9686B"/>
    <w:rsid w:val="00DA12A9"/>
    <w:rsid w:val="00DA45BE"/>
    <w:rsid w:val="00DA4604"/>
    <w:rsid w:val="00DB1704"/>
    <w:rsid w:val="00DB18A3"/>
    <w:rsid w:val="00DB19F9"/>
    <w:rsid w:val="00DB6F72"/>
    <w:rsid w:val="00DC23FD"/>
    <w:rsid w:val="00DC41FF"/>
    <w:rsid w:val="00DC4CC8"/>
    <w:rsid w:val="00DC5E4E"/>
    <w:rsid w:val="00DC6DDF"/>
    <w:rsid w:val="00DD516A"/>
    <w:rsid w:val="00DD5555"/>
    <w:rsid w:val="00DD5B6A"/>
    <w:rsid w:val="00DD6AAB"/>
    <w:rsid w:val="00DE1172"/>
    <w:rsid w:val="00DE2B2C"/>
    <w:rsid w:val="00DE5568"/>
    <w:rsid w:val="00DE718C"/>
    <w:rsid w:val="00DF0B09"/>
    <w:rsid w:val="00DF4FD2"/>
    <w:rsid w:val="00E00278"/>
    <w:rsid w:val="00E02EC7"/>
    <w:rsid w:val="00E02FC3"/>
    <w:rsid w:val="00E031A2"/>
    <w:rsid w:val="00E03443"/>
    <w:rsid w:val="00E07E05"/>
    <w:rsid w:val="00E1129C"/>
    <w:rsid w:val="00E12716"/>
    <w:rsid w:val="00E138FB"/>
    <w:rsid w:val="00E15C1B"/>
    <w:rsid w:val="00E16805"/>
    <w:rsid w:val="00E16FB0"/>
    <w:rsid w:val="00E23BB9"/>
    <w:rsid w:val="00E23C40"/>
    <w:rsid w:val="00E24E1D"/>
    <w:rsid w:val="00E24FB4"/>
    <w:rsid w:val="00E31316"/>
    <w:rsid w:val="00E34194"/>
    <w:rsid w:val="00E35A8E"/>
    <w:rsid w:val="00E3643D"/>
    <w:rsid w:val="00E42A1B"/>
    <w:rsid w:val="00E4613A"/>
    <w:rsid w:val="00E46ADC"/>
    <w:rsid w:val="00E5003B"/>
    <w:rsid w:val="00E51D09"/>
    <w:rsid w:val="00E524B8"/>
    <w:rsid w:val="00E52A3E"/>
    <w:rsid w:val="00E54D40"/>
    <w:rsid w:val="00E5678B"/>
    <w:rsid w:val="00E57A50"/>
    <w:rsid w:val="00E61A28"/>
    <w:rsid w:val="00E63103"/>
    <w:rsid w:val="00E633CF"/>
    <w:rsid w:val="00E670A0"/>
    <w:rsid w:val="00E74744"/>
    <w:rsid w:val="00E91C19"/>
    <w:rsid w:val="00E92858"/>
    <w:rsid w:val="00E93A9E"/>
    <w:rsid w:val="00E957FF"/>
    <w:rsid w:val="00E9607D"/>
    <w:rsid w:val="00EB2105"/>
    <w:rsid w:val="00EB31B0"/>
    <w:rsid w:val="00EB32D2"/>
    <w:rsid w:val="00EB4420"/>
    <w:rsid w:val="00EB5AEF"/>
    <w:rsid w:val="00EB7191"/>
    <w:rsid w:val="00EB72A2"/>
    <w:rsid w:val="00EB7421"/>
    <w:rsid w:val="00ED0F06"/>
    <w:rsid w:val="00ED2BE8"/>
    <w:rsid w:val="00ED3406"/>
    <w:rsid w:val="00ED62A3"/>
    <w:rsid w:val="00EE41D8"/>
    <w:rsid w:val="00EE6BF3"/>
    <w:rsid w:val="00EE7001"/>
    <w:rsid w:val="00EE7465"/>
    <w:rsid w:val="00EF2D59"/>
    <w:rsid w:val="00F00EE5"/>
    <w:rsid w:val="00F030F8"/>
    <w:rsid w:val="00F03A0A"/>
    <w:rsid w:val="00F07C25"/>
    <w:rsid w:val="00F1328C"/>
    <w:rsid w:val="00F1418D"/>
    <w:rsid w:val="00F14663"/>
    <w:rsid w:val="00F14F4D"/>
    <w:rsid w:val="00F1583C"/>
    <w:rsid w:val="00F257ED"/>
    <w:rsid w:val="00F26402"/>
    <w:rsid w:val="00F26413"/>
    <w:rsid w:val="00F27168"/>
    <w:rsid w:val="00F32331"/>
    <w:rsid w:val="00F33D79"/>
    <w:rsid w:val="00F345ED"/>
    <w:rsid w:val="00F34719"/>
    <w:rsid w:val="00F35C4A"/>
    <w:rsid w:val="00F376C9"/>
    <w:rsid w:val="00F37EDD"/>
    <w:rsid w:val="00F44F25"/>
    <w:rsid w:val="00F47968"/>
    <w:rsid w:val="00F47989"/>
    <w:rsid w:val="00F47C9E"/>
    <w:rsid w:val="00F54016"/>
    <w:rsid w:val="00F5754C"/>
    <w:rsid w:val="00F6073E"/>
    <w:rsid w:val="00F64ADC"/>
    <w:rsid w:val="00F65BD2"/>
    <w:rsid w:val="00F665B0"/>
    <w:rsid w:val="00F67059"/>
    <w:rsid w:val="00F7164A"/>
    <w:rsid w:val="00F72107"/>
    <w:rsid w:val="00F73A58"/>
    <w:rsid w:val="00F77C12"/>
    <w:rsid w:val="00F8020D"/>
    <w:rsid w:val="00F82182"/>
    <w:rsid w:val="00F82DBC"/>
    <w:rsid w:val="00F86FCA"/>
    <w:rsid w:val="00F9067D"/>
    <w:rsid w:val="00F92C87"/>
    <w:rsid w:val="00F97C56"/>
    <w:rsid w:val="00FA0A50"/>
    <w:rsid w:val="00FA7116"/>
    <w:rsid w:val="00FA7337"/>
    <w:rsid w:val="00FB1285"/>
    <w:rsid w:val="00FB12EE"/>
    <w:rsid w:val="00FB5170"/>
    <w:rsid w:val="00FC2AF7"/>
    <w:rsid w:val="00FC5B0D"/>
    <w:rsid w:val="00FC5CDC"/>
    <w:rsid w:val="00FC7587"/>
    <w:rsid w:val="00FD0F71"/>
    <w:rsid w:val="00FD2186"/>
    <w:rsid w:val="00FD5708"/>
    <w:rsid w:val="00FD78A6"/>
    <w:rsid w:val="00FE0007"/>
    <w:rsid w:val="00FE0510"/>
    <w:rsid w:val="00FE1EEE"/>
    <w:rsid w:val="00FE77AB"/>
    <w:rsid w:val="00FE7824"/>
    <w:rsid w:val="00FF4E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CBEA0A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9761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84D5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835B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767D85"/>
    <w:pPr>
      <w:ind w:left="720"/>
      <w:contextualSpacing/>
    </w:pPr>
  </w:style>
  <w:style w:type="character" w:customStyle="1" w:styleId="ListParagraphChar">
    <w:name w:val="List Paragraph Char"/>
    <w:aliases w:val="PARAGRAPH Char"/>
    <w:link w:val="ListParagraph"/>
    <w:uiPriority w:val="34"/>
    <w:locked/>
    <w:rsid w:val="005D19B1"/>
  </w:style>
  <w:style w:type="paragraph" w:styleId="Caption">
    <w:name w:val="caption"/>
    <w:basedOn w:val="Normal"/>
    <w:next w:val="Normal"/>
    <w:uiPriority w:val="35"/>
    <w:unhideWhenUsed/>
    <w:qFormat/>
    <w:rsid w:val="00C94B41"/>
    <w:pPr>
      <w:spacing w:after="200" w:line="240" w:lineRule="auto"/>
    </w:pPr>
    <w:rPr>
      <w:i/>
      <w:iCs/>
      <w:color w:val="44546A" w:themeColor="text2"/>
      <w:sz w:val="18"/>
      <w:szCs w:val="18"/>
      <w:lang w:val="en-US"/>
    </w:rPr>
  </w:style>
  <w:style w:type="paragraph" w:customStyle="1" w:styleId="TableParagraph">
    <w:name w:val="Table Paragraph"/>
    <w:basedOn w:val="Normal"/>
    <w:uiPriority w:val="1"/>
    <w:qFormat/>
    <w:rsid w:val="00C94B41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  <w:lang w:val="id"/>
    </w:rPr>
  </w:style>
  <w:style w:type="character" w:customStyle="1" w:styleId="Heading1Char">
    <w:name w:val="Heading 1 Char"/>
    <w:basedOn w:val="DefaultParagraphFont"/>
    <w:link w:val="Heading1"/>
    <w:uiPriority w:val="9"/>
    <w:rsid w:val="0099761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84D5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835B2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AA6E35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C34700"/>
    <w:pPr>
      <w:tabs>
        <w:tab w:val="right" w:leader="dot" w:pos="8069"/>
      </w:tabs>
      <w:spacing w:after="0" w:line="240" w:lineRule="auto"/>
    </w:pPr>
    <w:rPr>
      <w:rFonts w:ascii="Times New Roman" w:hAnsi="Times New Roman" w:cs="Times New Roman"/>
      <w:b/>
      <w:bCs/>
      <w:noProof/>
      <w:sz w:val="24"/>
      <w:szCs w:val="24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083B2C"/>
    <w:pPr>
      <w:tabs>
        <w:tab w:val="left" w:pos="993"/>
        <w:tab w:val="right" w:leader="dot" w:pos="8068"/>
      </w:tabs>
      <w:spacing w:after="100" w:line="240" w:lineRule="auto"/>
      <w:ind w:left="567"/>
    </w:pPr>
    <w:rPr>
      <w:rFonts w:ascii="Times New Roman" w:hAnsi="Times New Roman" w:cs="Times New Roman"/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36180B"/>
    <w:pPr>
      <w:tabs>
        <w:tab w:val="right" w:leader="dot" w:pos="8068"/>
      </w:tabs>
      <w:spacing w:after="0" w:line="240" w:lineRule="auto"/>
      <w:ind w:left="1560" w:hanging="567"/>
    </w:pPr>
  </w:style>
  <w:style w:type="character" w:styleId="Hyperlink">
    <w:name w:val="Hyperlink"/>
    <w:basedOn w:val="DefaultParagraphFont"/>
    <w:uiPriority w:val="99"/>
    <w:unhideWhenUsed/>
    <w:rsid w:val="00AA6E35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EE41D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unhideWhenUsed/>
    <w:rsid w:val="0010461C"/>
    <w:pPr>
      <w:spacing w:after="0"/>
    </w:pPr>
  </w:style>
  <w:style w:type="paragraph" w:styleId="BodyText">
    <w:name w:val="Body Text"/>
    <w:basedOn w:val="Normal"/>
    <w:link w:val="BodyTextChar"/>
    <w:uiPriority w:val="1"/>
    <w:qFormat/>
    <w:rsid w:val="00483DB5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483DB5"/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Header">
    <w:name w:val="header"/>
    <w:basedOn w:val="Normal"/>
    <w:link w:val="HeaderChar"/>
    <w:uiPriority w:val="99"/>
    <w:unhideWhenUsed/>
    <w:rsid w:val="00155A0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55A09"/>
  </w:style>
  <w:style w:type="paragraph" w:styleId="Footer">
    <w:name w:val="footer"/>
    <w:basedOn w:val="Normal"/>
    <w:link w:val="FooterChar"/>
    <w:uiPriority w:val="99"/>
    <w:unhideWhenUsed/>
    <w:rsid w:val="00155A0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55A09"/>
  </w:style>
  <w:style w:type="paragraph" w:styleId="NormalWeb">
    <w:name w:val="Normal (Web)"/>
    <w:basedOn w:val="Normal"/>
    <w:uiPriority w:val="99"/>
    <w:unhideWhenUsed/>
    <w:rsid w:val="000F2EA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en-US"/>
    </w:rPr>
  </w:style>
  <w:style w:type="character" w:styleId="PlaceholderText">
    <w:name w:val="Placeholder Text"/>
    <w:basedOn w:val="DefaultParagraphFont"/>
    <w:uiPriority w:val="99"/>
    <w:semiHidden/>
    <w:rsid w:val="00B96045"/>
    <w:rPr>
      <w:color w:val="808080"/>
    </w:rPr>
  </w:style>
  <w:style w:type="paragraph" w:styleId="TOC4">
    <w:name w:val="toc 4"/>
    <w:basedOn w:val="Normal"/>
    <w:next w:val="Normal"/>
    <w:autoRedefine/>
    <w:uiPriority w:val="39"/>
    <w:unhideWhenUsed/>
    <w:rsid w:val="003142FB"/>
    <w:pPr>
      <w:spacing w:after="100"/>
      <w:ind w:left="660"/>
    </w:pPr>
    <w:rPr>
      <w:rFonts w:eastAsiaTheme="minorEastAsia"/>
      <w:kern w:val="2"/>
      <w:lang w:eastAsia="en-ID"/>
      <w14:ligatures w14:val="standardContextual"/>
    </w:rPr>
  </w:style>
  <w:style w:type="paragraph" w:styleId="TOC5">
    <w:name w:val="toc 5"/>
    <w:basedOn w:val="Normal"/>
    <w:next w:val="Normal"/>
    <w:autoRedefine/>
    <w:uiPriority w:val="39"/>
    <w:unhideWhenUsed/>
    <w:rsid w:val="003142FB"/>
    <w:pPr>
      <w:spacing w:after="100"/>
      <w:ind w:left="880"/>
    </w:pPr>
    <w:rPr>
      <w:rFonts w:eastAsiaTheme="minorEastAsia"/>
      <w:kern w:val="2"/>
      <w:lang w:eastAsia="en-ID"/>
      <w14:ligatures w14:val="standardContextual"/>
    </w:rPr>
  </w:style>
  <w:style w:type="paragraph" w:styleId="TOC6">
    <w:name w:val="toc 6"/>
    <w:basedOn w:val="Normal"/>
    <w:next w:val="Normal"/>
    <w:autoRedefine/>
    <w:uiPriority w:val="39"/>
    <w:unhideWhenUsed/>
    <w:rsid w:val="003142FB"/>
    <w:pPr>
      <w:spacing w:after="100"/>
      <w:ind w:left="1100"/>
    </w:pPr>
    <w:rPr>
      <w:rFonts w:eastAsiaTheme="minorEastAsia"/>
      <w:kern w:val="2"/>
      <w:lang w:eastAsia="en-ID"/>
      <w14:ligatures w14:val="standardContextual"/>
    </w:rPr>
  </w:style>
  <w:style w:type="paragraph" w:styleId="TOC7">
    <w:name w:val="toc 7"/>
    <w:basedOn w:val="Normal"/>
    <w:next w:val="Normal"/>
    <w:autoRedefine/>
    <w:uiPriority w:val="39"/>
    <w:unhideWhenUsed/>
    <w:rsid w:val="003142FB"/>
    <w:pPr>
      <w:spacing w:after="100"/>
      <w:ind w:left="1320"/>
    </w:pPr>
    <w:rPr>
      <w:rFonts w:eastAsiaTheme="minorEastAsia"/>
      <w:kern w:val="2"/>
      <w:lang w:eastAsia="en-ID"/>
      <w14:ligatures w14:val="standardContextual"/>
    </w:rPr>
  </w:style>
  <w:style w:type="paragraph" w:styleId="TOC8">
    <w:name w:val="toc 8"/>
    <w:basedOn w:val="Normal"/>
    <w:next w:val="Normal"/>
    <w:autoRedefine/>
    <w:uiPriority w:val="39"/>
    <w:unhideWhenUsed/>
    <w:rsid w:val="003142FB"/>
    <w:pPr>
      <w:spacing w:after="100"/>
      <w:ind w:left="1540"/>
    </w:pPr>
    <w:rPr>
      <w:rFonts w:eastAsiaTheme="minorEastAsia"/>
      <w:kern w:val="2"/>
      <w:lang w:eastAsia="en-ID"/>
      <w14:ligatures w14:val="standardContextual"/>
    </w:rPr>
  </w:style>
  <w:style w:type="paragraph" w:styleId="TOC9">
    <w:name w:val="toc 9"/>
    <w:basedOn w:val="Normal"/>
    <w:next w:val="Normal"/>
    <w:autoRedefine/>
    <w:uiPriority w:val="39"/>
    <w:unhideWhenUsed/>
    <w:rsid w:val="003142FB"/>
    <w:pPr>
      <w:spacing w:after="100"/>
      <w:ind w:left="1760"/>
    </w:pPr>
    <w:rPr>
      <w:rFonts w:eastAsiaTheme="minorEastAsia"/>
      <w:kern w:val="2"/>
      <w:lang w:eastAsia="en-ID"/>
      <w14:ligatures w14:val="standardContextual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3142FB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F438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F4384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y2iqfc">
    <w:name w:val="y2iqfc"/>
    <w:basedOn w:val="DefaultParagraphFont"/>
    <w:rsid w:val="001F4384"/>
  </w:style>
  <w:style w:type="character" w:customStyle="1" w:styleId="apple-tab-span">
    <w:name w:val="apple-tab-span"/>
    <w:basedOn w:val="DefaultParagraphFont"/>
    <w:rsid w:val="009D30C8"/>
  </w:style>
  <w:style w:type="paragraph" w:styleId="BalloonText">
    <w:name w:val="Balloon Text"/>
    <w:basedOn w:val="Normal"/>
    <w:link w:val="BalloonTextChar"/>
    <w:uiPriority w:val="99"/>
    <w:semiHidden/>
    <w:unhideWhenUsed/>
    <w:rsid w:val="008B76B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76B8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9761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84D5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835B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767D85"/>
    <w:pPr>
      <w:ind w:left="720"/>
      <w:contextualSpacing/>
    </w:pPr>
  </w:style>
  <w:style w:type="character" w:customStyle="1" w:styleId="ListParagraphChar">
    <w:name w:val="List Paragraph Char"/>
    <w:aliases w:val="PARAGRAPH Char"/>
    <w:link w:val="ListParagraph"/>
    <w:uiPriority w:val="34"/>
    <w:locked/>
    <w:rsid w:val="005D19B1"/>
  </w:style>
  <w:style w:type="paragraph" w:styleId="Caption">
    <w:name w:val="caption"/>
    <w:basedOn w:val="Normal"/>
    <w:next w:val="Normal"/>
    <w:uiPriority w:val="35"/>
    <w:unhideWhenUsed/>
    <w:qFormat/>
    <w:rsid w:val="00C94B41"/>
    <w:pPr>
      <w:spacing w:after="200" w:line="240" w:lineRule="auto"/>
    </w:pPr>
    <w:rPr>
      <w:i/>
      <w:iCs/>
      <w:color w:val="44546A" w:themeColor="text2"/>
      <w:sz w:val="18"/>
      <w:szCs w:val="18"/>
      <w:lang w:val="en-US"/>
    </w:rPr>
  </w:style>
  <w:style w:type="paragraph" w:customStyle="1" w:styleId="TableParagraph">
    <w:name w:val="Table Paragraph"/>
    <w:basedOn w:val="Normal"/>
    <w:uiPriority w:val="1"/>
    <w:qFormat/>
    <w:rsid w:val="00C94B41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  <w:lang w:val="id"/>
    </w:rPr>
  </w:style>
  <w:style w:type="character" w:customStyle="1" w:styleId="Heading1Char">
    <w:name w:val="Heading 1 Char"/>
    <w:basedOn w:val="DefaultParagraphFont"/>
    <w:link w:val="Heading1"/>
    <w:uiPriority w:val="9"/>
    <w:rsid w:val="0099761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84D5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835B2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AA6E35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C34700"/>
    <w:pPr>
      <w:tabs>
        <w:tab w:val="right" w:leader="dot" w:pos="8069"/>
      </w:tabs>
      <w:spacing w:after="0" w:line="240" w:lineRule="auto"/>
    </w:pPr>
    <w:rPr>
      <w:rFonts w:ascii="Times New Roman" w:hAnsi="Times New Roman" w:cs="Times New Roman"/>
      <w:b/>
      <w:bCs/>
      <w:noProof/>
      <w:sz w:val="24"/>
      <w:szCs w:val="24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083B2C"/>
    <w:pPr>
      <w:tabs>
        <w:tab w:val="left" w:pos="993"/>
        <w:tab w:val="right" w:leader="dot" w:pos="8068"/>
      </w:tabs>
      <w:spacing w:after="100" w:line="240" w:lineRule="auto"/>
      <w:ind w:left="567"/>
    </w:pPr>
    <w:rPr>
      <w:rFonts w:ascii="Times New Roman" w:hAnsi="Times New Roman" w:cs="Times New Roman"/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36180B"/>
    <w:pPr>
      <w:tabs>
        <w:tab w:val="right" w:leader="dot" w:pos="8068"/>
      </w:tabs>
      <w:spacing w:after="0" w:line="240" w:lineRule="auto"/>
      <w:ind w:left="1560" w:hanging="567"/>
    </w:pPr>
  </w:style>
  <w:style w:type="character" w:styleId="Hyperlink">
    <w:name w:val="Hyperlink"/>
    <w:basedOn w:val="DefaultParagraphFont"/>
    <w:uiPriority w:val="99"/>
    <w:unhideWhenUsed/>
    <w:rsid w:val="00AA6E35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EE41D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unhideWhenUsed/>
    <w:rsid w:val="0010461C"/>
    <w:pPr>
      <w:spacing w:after="0"/>
    </w:pPr>
  </w:style>
  <w:style w:type="paragraph" w:styleId="BodyText">
    <w:name w:val="Body Text"/>
    <w:basedOn w:val="Normal"/>
    <w:link w:val="BodyTextChar"/>
    <w:uiPriority w:val="1"/>
    <w:qFormat/>
    <w:rsid w:val="00483DB5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483DB5"/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Header">
    <w:name w:val="header"/>
    <w:basedOn w:val="Normal"/>
    <w:link w:val="HeaderChar"/>
    <w:uiPriority w:val="99"/>
    <w:unhideWhenUsed/>
    <w:rsid w:val="00155A0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55A09"/>
  </w:style>
  <w:style w:type="paragraph" w:styleId="Footer">
    <w:name w:val="footer"/>
    <w:basedOn w:val="Normal"/>
    <w:link w:val="FooterChar"/>
    <w:uiPriority w:val="99"/>
    <w:unhideWhenUsed/>
    <w:rsid w:val="00155A0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55A09"/>
  </w:style>
  <w:style w:type="paragraph" w:styleId="NormalWeb">
    <w:name w:val="Normal (Web)"/>
    <w:basedOn w:val="Normal"/>
    <w:uiPriority w:val="99"/>
    <w:unhideWhenUsed/>
    <w:rsid w:val="000F2EA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en-US"/>
    </w:rPr>
  </w:style>
  <w:style w:type="character" w:styleId="PlaceholderText">
    <w:name w:val="Placeholder Text"/>
    <w:basedOn w:val="DefaultParagraphFont"/>
    <w:uiPriority w:val="99"/>
    <w:semiHidden/>
    <w:rsid w:val="00B96045"/>
    <w:rPr>
      <w:color w:val="808080"/>
    </w:rPr>
  </w:style>
  <w:style w:type="paragraph" w:styleId="TOC4">
    <w:name w:val="toc 4"/>
    <w:basedOn w:val="Normal"/>
    <w:next w:val="Normal"/>
    <w:autoRedefine/>
    <w:uiPriority w:val="39"/>
    <w:unhideWhenUsed/>
    <w:rsid w:val="003142FB"/>
    <w:pPr>
      <w:spacing w:after="100"/>
      <w:ind w:left="660"/>
    </w:pPr>
    <w:rPr>
      <w:rFonts w:eastAsiaTheme="minorEastAsia"/>
      <w:kern w:val="2"/>
      <w:lang w:eastAsia="en-ID"/>
      <w14:ligatures w14:val="standardContextual"/>
    </w:rPr>
  </w:style>
  <w:style w:type="paragraph" w:styleId="TOC5">
    <w:name w:val="toc 5"/>
    <w:basedOn w:val="Normal"/>
    <w:next w:val="Normal"/>
    <w:autoRedefine/>
    <w:uiPriority w:val="39"/>
    <w:unhideWhenUsed/>
    <w:rsid w:val="003142FB"/>
    <w:pPr>
      <w:spacing w:after="100"/>
      <w:ind w:left="880"/>
    </w:pPr>
    <w:rPr>
      <w:rFonts w:eastAsiaTheme="minorEastAsia"/>
      <w:kern w:val="2"/>
      <w:lang w:eastAsia="en-ID"/>
      <w14:ligatures w14:val="standardContextual"/>
    </w:rPr>
  </w:style>
  <w:style w:type="paragraph" w:styleId="TOC6">
    <w:name w:val="toc 6"/>
    <w:basedOn w:val="Normal"/>
    <w:next w:val="Normal"/>
    <w:autoRedefine/>
    <w:uiPriority w:val="39"/>
    <w:unhideWhenUsed/>
    <w:rsid w:val="003142FB"/>
    <w:pPr>
      <w:spacing w:after="100"/>
      <w:ind w:left="1100"/>
    </w:pPr>
    <w:rPr>
      <w:rFonts w:eastAsiaTheme="minorEastAsia"/>
      <w:kern w:val="2"/>
      <w:lang w:eastAsia="en-ID"/>
      <w14:ligatures w14:val="standardContextual"/>
    </w:rPr>
  </w:style>
  <w:style w:type="paragraph" w:styleId="TOC7">
    <w:name w:val="toc 7"/>
    <w:basedOn w:val="Normal"/>
    <w:next w:val="Normal"/>
    <w:autoRedefine/>
    <w:uiPriority w:val="39"/>
    <w:unhideWhenUsed/>
    <w:rsid w:val="003142FB"/>
    <w:pPr>
      <w:spacing w:after="100"/>
      <w:ind w:left="1320"/>
    </w:pPr>
    <w:rPr>
      <w:rFonts w:eastAsiaTheme="minorEastAsia"/>
      <w:kern w:val="2"/>
      <w:lang w:eastAsia="en-ID"/>
      <w14:ligatures w14:val="standardContextual"/>
    </w:rPr>
  </w:style>
  <w:style w:type="paragraph" w:styleId="TOC8">
    <w:name w:val="toc 8"/>
    <w:basedOn w:val="Normal"/>
    <w:next w:val="Normal"/>
    <w:autoRedefine/>
    <w:uiPriority w:val="39"/>
    <w:unhideWhenUsed/>
    <w:rsid w:val="003142FB"/>
    <w:pPr>
      <w:spacing w:after="100"/>
      <w:ind w:left="1540"/>
    </w:pPr>
    <w:rPr>
      <w:rFonts w:eastAsiaTheme="minorEastAsia"/>
      <w:kern w:val="2"/>
      <w:lang w:eastAsia="en-ID"/>
      <w14:ligatures w14:val="standardContextual"/>
    </w:rPr>
  </w:style>
  <w:style w:type="paragraph" w:styleId="TOC9">
    <w:name w:val="toc 9"/>
    <w:basedOn w:val="Normal"/>
    <w:next w:val="Normal"/>
    <w:autoRedefine/>
    <w:uiPriority w:val="39"/>
    <w:unhideWhenUsed/>
    <w:rsid w:val="003142FB"/>
    <w:pPr>
      <w:spacing w:after="100"/>
      <w:ind w:left="1760"/>
    </w:pPr>
    <w:rPr>
      <w:rFonts w:eastAsiaTheme="minorEastAsia"/>
      <w:kern w:val="2"/>
      <w:lang w:eastAsia="en-ID"/>
      <w14:ligatures w14:val="standardContextual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3142FB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F438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F4384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y2iqfc">
    <w:name w:val="y2iqfc"/>
    <w:basedOn w:val="DefaultParagraphFont"/>
    <w:rsid w:val="001F4384"/>
  </w:style>
  <w:style w:type="character" w:customStyle="1" w:styleId="apple-tab-span">
    <w:name w:val="apple-tab-span"/>
    <w:basedOn w:val="DefaultParagraphFont"/>
    <w:rsid w:val="009D30C8"/>
  </w:style>
  <w:style w:type="paragraph" w:styleId="BalloonText">
    <w:name w:val="Balloon Text"/>
    <w:basedOn w:val="Normal"/>
    <w:link w:val="BalloonTextChar"/>
    <w:uiPriority w:val="99"/>
    <w:semiHidden/>
    <w:unhideWhenUsed/>
    <w:rsid w:val="008B76B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76B8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37984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65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11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637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96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01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49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487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222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15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999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18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11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063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138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01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384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493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80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533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034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54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215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708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https://onesearch.id/Search/Results?lookfor=%22QD+Chemistry%22&amp;type=Subjec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1BA84C1-C8AF-4EFC-A1AD-4809589880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543</Words>
  <Characters>8801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ye Aye</dc:creator>
  <cp:lastModifiedBy>USER</cp:lastModifiedBy>
  <cp:revision>3</cp:revision>
  <cp:lastPrinted>2023-07-25T02:55:00Z</cp:lastPrinted>
  <dcterms:created xsi:type="dcterms:W3CDTF">2023-08-24T04:37:00Z</dcterms:created>
  <dcterms:modified xsi:type="dcterms:W3CDTF">2023-08-24T04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universitas-negeri-semarang-fakultas-matematika-dan-ilmu-pengetahuan-alam</vt:lpwstr>
  </property>
  <property fmtid="{D5CDD505-2E9C-101B-9397-08002B2CF9AE}" pid="21" name="Mendeley Recent Style Name 9_1">
    <vt:lpwstr>Universitas Negeri Semarang - Fakultas Matematika dan Ilmu Pengetahuan Alam (Indonesian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23b5c42-5511-3d3b-8509-a84eb2abc204</vt:lpwstr>
  </property>
  <property fmtid="{D5CDD505-2E9C-101B-9397-08002B2CF9AE}" pid="24" name="Mendeley Citation Style_1">
    <vt:lpwstr>http://www.zotero.org/styles/apa</vt:lpwstr>
  </property>
</Properties>
</file>